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2CD8C43D"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ESSAI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Default="006724C1">
      <w:pPr>
        <w:pStyle w:val="Heading1"/>
      </w:pPr>
      <w:bookmarkStart w:id="0" w:name="_gjdgxs" w:colFirst="0" w:colLast="0"/>
      <w:bookmarkEnd w:id="0"/>
      <w:r>
        <w:lastRenderedPageBreak/>
        <w:t xml:space="preserve">LEMBAR PENGESAHAN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77777777" w:rsidR="00F52D40" w:rsidRDefault="006724C1">
      <w:pPr>
        <w:pStyle w:val="Heading1"/>
      </w:pPr>
      <w:bookmarkStart w:id="1" w:name="_30j0zll" w:colFirst="0" w:colLast="0"/>
      <w:bookmarkEnd w:id="1"/>
      <w:r>
        <w:lastRenderedPageBreak/>
        <w:t xml:space="preserve">HALAMAN PERNYATAAN ORISINALITAS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77777777" w:rsidR="00F52D40" w:rsidRDefault="006724C1">
      <w:pPr>
        <w:pStyle w:val="Heading1"/>
      </w:pPr>
      <w:bookmarkStart w:id="2" w:name="_1fob9te" w:colFirst="0" w:colLast="0"/>
      <w:bookmarkEnd w:id="2"/>
      <w:r>
        <w:lastRenderedPageBreak/>
        <w:t xml:space="preserve">HALAMAN PERNYATAAN PERSETUJUAN PUBLIKASI TUGAS AKHIR UNTUK KEPENTINGAN AKADEMIS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3" w:name="_3znysh7" w:colFirst="0" w:colLast="0"/>
      <w:bookmarkEnd w:id="3"/>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 w:name="_2et92p0" w:colFirst="0" w:colLast="0"/>
      <w:bookmarkEnd w:id="4"/>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 w:name="_tyjcwt" w:colFirst="0" w:colLast="0"/>
      <w:bookmarkEnd w:id="5"/>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6" w:name="_3dy6vkm" w:colFirst="0" w:colLast="0"/>
      <w:bookmarkEnd w:id="6"/>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1t3h5sf" w:colFirst="0" w:colLast="0"/>
      <w:bookmarkEnd w:id="7"/>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9A2BEED"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p>
        <w:p w14:paraId="33835999" w14:textId="77777777"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sdt>
      <w:sdtPr>
        <w:id w:val="-1764911810"/>
        <w:docPartObj>
          <w:docPartGallery w:val="Table of Contents"/>
          <w:docPartUnique/>
        </w:docPartObj>
      </w:sdtPr>
      <w:sdtContent>
        <w:p w14:paraId="16E11F67"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gjdgxs">
            <w:r>
              <w:rPr>
                <w:color w:val="000000"/>
              </w:rPr>
              <w:t>LEMBAR PENGESAHAN</w:t>
            </w:r>
            <w:r>
              <w:rPr>
                <w:color w:val="000000"/>
              </w:rPr>
              <w:tab/>
              <w:t>ii</w:t>
            </w:r>
          </w:hyperlink>
        </w:p>
        <w:p w14:paraId="557E734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0j0zll">
            <w:r w:rsidR="006724C1">
              <w:rPr>
                <w:color w:val="000000"/>
              </w:rPr>
              <w:t>HALAMAN PERNYATAAN ORISINALITAS</w:t>
            </w:r>
            <w:r w:rsidR="006724C1">
              <w:rPr>
                <w:color w:val="000000"/>
              </w:rPr>
              <w:tab/>
              <w:t>iii</w:t>
            </w:r>
          </w:hyperlink>
        </w:p>
        <w:p w14:paraId="6F1A5CB6"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fob9te">
            <w:r w:rsidR="006724C1">
              <w:rPr>
                <w:color w:val="000000"/>
              </w:rPr>
              <w:t>HALAMAN PERNYATAAN PERSETUJUAN PUBLIKASI TUGAS AKHIR UNTUK KEPENTINGAN AKADEMIS</w:t>
            </w:r>
            <w:r w:rsidR="006724C1">
              <w:rPr>
                <w:color w:val="000000"/>
              </w:rPr>
              <w:tab/>
              <w:t>iv</w:t>
            </w:r>
          </w:hyperlink>
        </w:p>
        <w:p w14:paraId="6163A91A"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znysh7">
            <w:r w:rsidR="006724C1">
              <w:rPr>
                <w:color w:val="000000"/>
              </w:rPr>
              <w:t>KATA PENGANTAR</w:t>
            </w:r>
            <w:r w:rsidR="006724C1">
              <w:rPr>
                <w:color w:val="000000"/>
              </w:rPr>
              <w:tab/>
              <w:t>v</w:t>
            </w:r>
          </w:hyperlink>
        </w:p>
        <w:p w14:paraId="475B355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et92p0">
            <w:r w:rsidR="006724C1">
              <w:rPr>
                <w:color w:val="000000"/>
              </w:rPr>
              <w:t>RINGKASAN</w:t>
            </w:r>
            <w:r w:rsidR="006724C1">
              <w:rPr>
                <w:color w:val="000000"/>
              </w:rPr>
              <w:tab/>
              <w:t>vi</w:t>
            </w:r>
          </w:hyperlink>
        </w:p>
        <w:p w14:paraId="111B38B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tyjcwt">
            <w:r w:rsidR="006724C1">
              <w:rPr>
                <w:color w:val="000000"/>
              </w:rPr>
              <w:t>ABSTRAK</w:t>
            </w:r>
            <w:r w:rsidR="006724C1">
              <w:rPr>
                <w:color w:val="000000"/>
              </w:rPr>
              <w:tab/>
              <w:t>vii</w:t>
            </w:r>
          </w:hyperlink>
        </w:p>
        <w:p w14:paraId="5C5B3E43"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dy6vkm">
            <w:r w:rsidR="006724C1">
              <w:rPr>
                <w:color w:val="000000"/>
              </w:rPr>
              <w:t>ABSTRACT</w:t>
            </w:r>
            <w:r w:rsidR="006724C1">
              <w:rPr>
                <w:color w:val="000000"/>
              </w:rPr>
              <w:tab/>
              <w:t>viii</w:t>
            </w:r>
          </w:hyperlink>
        </w:p>
        <w:p w14:paraId="337067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t3h5sf">
            <w:r w:rsidR="006724C1">
              <w:rPr>
                <w:color w:val="000000"/>
              </w:rPr>
              <w:t>DAFTAR ISI</w:t>
            </w:r>
            <w:r w:rsidR="006724C1">
              <w:rPr>
                <w:color w:val="000000"/>
              </w:rPr>
              <w:tab/>
              <w:t>ix</w:t>
            </w:r>
          </w:hyperlink>
        </w:p>
        <w:p w14:paraId="7A361D6C"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d34og8">
            <w:r w:rsidR="006724C1">
              <w:rPr>
                <w:color w:val="000000"/>
              </w:rPr>
              <w:t>DAFTAR TABEL</w:t>
            </w:r>
            <w:r w:rsidR="006724C1">
              <w:rPr>
                <w:color w:val="000000"/>
              </w:rPr>
              <w:tab/>
              <w:t>x</w:t>
            </w:r>
          </w:hyperlink>
        </w:p>
        <w:p w14:paraId="0913BF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s8eyo1">
            <w:r w:rsidR="006724C1">
              <w:rPr>
                <w:color w:val="000000"/>
              </w:rPr>
              <w:t>DAFTAR GAMBAR</w:t>
            </w:r>
            <w:r w:rsidR="006724C1">
              <w:rPr>
                <w:color w:val="000000"/>
              </w:rPr>
              <w:tab/>
              <w:t>xi</w:t>
            </w:r>
          </w:hyperlink>
        </w:p>
        <w:p w14:paraId="559D06B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7dp8vu">
            <w:r w:rsidR="006724C1">
              <w:rPr>
                <w:color w:val="000000"/>
              </w:rPr>
              <w:t>DAFTAR RUMUS</w:t>
            </w:r>
            <w:r w:rsidR="006724C1">
              <w:rPr>
                <w:color w:val="000000"/>
              </w:rPr>
              <w:tab/>
              <w:t>xii</w:t>
            </w:r>
          </w:hyperlink>
        </w:p>
        <w:p w14:paraId="0418709B"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rdcrjn">
            <w:r w:rsidR="006724C1">
              <w:rPr>
                <w:color w:val="000000"/>
              </w:rPr>
              <w:t>DAFTAR LAMPIRAN</w:t>
            </w:r>
            <w:r w:rsidR="006724C1">
              <w:rPr>
                <w:color w:val="000000"/>
              </w:rPr>
              <w:tab/>
              <w:t>xiii</w:t>
            </w:r>
          </w:hyperlink>
        </w:p>
        <w:p w14:paraId="38A4AC0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6in1rg">
            <w:r w:rsidR="006724C1">
              <w:rPr>
                <w:color w:val="000000"/>
              </w:rPr>
              <w:t>BAB I PENDAHULUAN</w:t>
            </w:r>
            <w:r w:rsidR="006724C1">
              <w:rPr>
                <w:color w:val="000000"/>
              </w:rPr>
              <w:tab/>
              <w:t>1</w:t>
            </w:r>
          </w:hyperlink>
        </w:p>
        <w:p w14:paraId="2068211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lnxbz9">
            <w:r w:rsidR="006724C1">
              <w:rPr>
                <w:color w:val="000000"/>
              </w:rPr>
              <w:t>1.1</w:t>
            </w:r>
          </w:hyperlink>
          <w:hyperlink w:anchor="_lnxbz9">
            <w:r w:rsidR="006724C1">
              <w:rPr>
                <w:rFonts w:ascii="Calibri" w:eastAsia="Calibri" w:hAnsi="Calibri" w:cs="Calibri"/>
                <w:color w:val="000000"/>
                <w:sz w:val="22"/>
                <w:szCs w:val="22"/>
              </w:rPr>
              <w:tab/>
            </w:r>
          </w:hyperlink>
          <w:r w:rsidR="006724C1">
            <w:fldChar w:fldCharType="begin"/>
          </w:r>
          <w:r w:rsidR="006724C1">
            <w:instrText xml:space="preserve"> PAGEREF _lnxbz9 \h </w:instrText>
          </w:r>
          <w:r w:rsidR="006724C1">
            <w:fldChar w:fldCharType="separate"/>
          </w:r>
          <w:r w:rsidR="006724C1">
            <w:rPr>
              <w:color w:val="000000"/>
            </w:rPr>
            <w:t>Latar Belakang Masalah</w:t>
          </w:r>
          <w:r w:rsidR="006724C1">
            <w:rPr>
              <w:color w:val="000000"/>
            </w:rPr>
            <w:tab/>
            <w:t>1</w:t>
          </w:r>
          <w:r w:rsidR="006724C1">
            <w:fldChar w:fldCharType="end"/>
          </w:r>
        </w:p>
        <w:p w14:paraId="55CB6BE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ksv4uv">
            <w:r w:rsidR="006724C1">
              <w:rPr>
                <w:color w:val="000000"/>
              </w:rPr>
              <w:t>1.2</w:t>
            </w:r>
          </w:hyperlink>
          <w:hyperlink w:anchor="_1ksv4uv">
            <w:r w:rsidR="006724C1">
              <w:rPr>
                <w:rFonts w:ascii="Calibri" w:eastAsia="Calibri" w:hAnsi="Calibri" w:cs="Calibri"/>
                <w:color w:val="000000"/>
                <w:sz w:val="22"/>
                <w:szCs w:val="22"/>
              </w:rPr>
              <w:tab/>
            </w:r>
          </w:hyperlink>
          <w:r w:rsidR="006724C1">
            <w:fldChar w:fldCharType="begin"/>
          </w:r>
          <w:r w:rsidR="006724C1">
            <w:instrText xml:space="preserve"> PAGEREF _1ksv4uv \h </w:instrText>
          </w:r>
          <w:r w:rsidR="006724C1">
            <w:fldChar w:fldCharType="separate"/>
          </w:r>
          <w:r w:rsidR="006724C1">
            <w:rPr>
              <w:color w:val="000000"/>
            </w:rPr>
            <w:t>Rumusan Masalah</w:t>
          </w:r>
          <w:r w:rsidR="006724C1">
            <w:rPr>
              <w:color w:val="000000"/>
            </w:rPr>
            <w:tab/>
            <w:t>2</w:t>
          </w:r>
          <w:r w:rsidR="006724C1">
            <w:fldChar w:fldCharType="end"/>
          </w:r>
        </w:p>
        <w:p w14:paraId="77F7DF0C"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4sinio">
            <w:r w:rsidR="006724C1">
              <w:rPr>
                <w:color w:val="000000"/>
              </w:rPr>
              <w:t>1.3</w:t>
            </w:r>
          </w:hyperlink>
          <w:hyperlink w:anchor="_44sinio">
            <w:r w:rsidR="006724C1">
              <w:rPr>
                <w:rFonts w:ascii="Calibri" w:eastAsia="Calibri" w:hAnsi="Calibri" w:cs="Calibri"/>
                <w:color w:val="000000"/>
                <w:sz w:val="22"/>
                <w:szCs w:val="22"/>
              </w:rPr>
              <w:tab/>
            </w:r>
          </w:hyperlink>
          <w:r w:rsidR="006724C1">
            <w:fldChar w:fldCharType="begin"/>
          </w:r>
          <w:r w:rsidR="006724C1">
            <w:instrText xml:space="preserve"> PAGEREF _44sinio \h </w:instrText>
          </w:r>
          <w:r w:rsidR="006724C1">
            <w:fldChar w:fldCharType="separate"/>
          </w:r>
          <w:r w:rsidR="006724C1">
            <w:rPr>
              <w:color w:val="000000"/>
            </w:rPr>
            <w:t>Tujuan Penelitian</w:t>
          </w:r>
          <w:r w:rsidR="006724C1">
            <w:rPr>
              <w:color w:val="000000"/>
            </w:rPr>
            <w:tab/>
            <w:t>4</w:t>
          </w:r>
          <w:r w:rsidR="006724C1">
            <w:fldChar w:fldCharType="end"/>
          </w:r>
        </w:p>
        <w:p w14:paraId="7B34D6E7"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jxsxqh">
            <w:r w:rsidR="006724C1">
              <w:rPr>
                <w:color w:val="000000"/>
              </w:rPr>
              <w:t>1.4</w:t>
            </w:r>
          </w:hyperlink>
          <w:hyperlink w:anchor="_2jxsxqh">
            <w:r w:rsidR="006724C1">
              <w:rPr>
                <w:rFonts w:ascii="Calibri" w:eastAsia="Calibri" w:hAnsi="Calibri" w:cs="Calibri"/>
                <w:color w:val="000000"/>
                <w:sz w:val="22"/>
                <w:szCs w:val="22"/>
              </w:rPr>
              <w:tab/>
            </w:r>
          </w:hyperlink>
          <w:r w:rsidR="006724C1">
            <w:fldChar w:fldCharType="begin"/>
          </w:r>
          <w:r w:rsidR="006724C1">
            <w:instrText xml:space="preserve"> PAGEREF _2jxsxqh \h </w:instrText>
          </w:r>
          <w:r w:rsidR="006724C1">
            <w:fldChar w:fldCharType="separate"/>
          </w:r>
          <w:r w:rsidR="006724C1">
            <w:rPr>
              <w:color w:val="000000"/>
            </w:rPr>
            <w:t>Batasan Masalah</w:t>
          </w:r>
          <w:r w:rsidR="006724C1">
            <w:rPr>
              <w:color w:val="000000"/>
            </w:rPr>
            <w:tab/>
            <w:t>4</w:t>
          </w:r>
          <w:r w:rsidR="006724C1">
            <w:fldChar w:fldCharType="end"/>
          </w:r>
        </w:p>
        <w:p w14:paraId="35254C63"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z337ya">
            <w:r w:rsidR="006724C1">
              <w:rPr>
                <w:color w:val="000000"/>
              </w:rPr>
              <w:t>1.5</w:t>
            </w:r>
          </w:hyperlink>
          <w:hyperlink w:anchor="_z337ya">
            <w:r w:rsidR="006724C1">
              <w:rPr>
                <w:rFonts w:ascii="Calibri" w:eastAsia="Calibri" w:hAnsi="Calibri" w:cs="Calibri"/>
                <w:color w:val="000000"/>
                <w:sz w:val="22"/>
                <w:szCs w:val="22"/>
              </w:rPr>
              <w:tab/>
            </w:r>
          </w:hyperlink>
          <w:r w:rsidR="006724C1">
            <w:fldChar w:fldCharType="begin"/>
          </w:r>
          <w:r w:rsidR="006724C1">
            <w:instrText xml:space="preserve"> PAGEREF _z337ya \h </w:instrText>
          </w:r>
          <w:r w:rsidR="006724C1">
            <w:fldChar w:fldCharType="separate"/>
          </w:r>
          <w:r w:rsidR="006724C1">
            <w:rPr>
              <w:color w:val="000000"/>
            </w:rPr>
            <w:t>Manfaat Penelitian</w:t>
          </w:r>
          <w:r w:rsidR="006724C1">
            <w:rPr>
              <w:color w:val="000000"/>
            </w:rPr>
            <w:tab/>
            <w:t>4</w:t>
          </w:r>
          <w:r w:rsidR="006724C1">
            <w:fldChar w:fldCharType="end"/>
          </w:r>
        </w:p>
        <w:p w14:paraId="72F03E2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j2qqm3">
            <w:r w:rsidR="006724C1">
              <w:rPr>
                <w:color w:val="000000"/>
              </w:rPr>
              <w:t>1.6</w:t>
            </w:r>
          </w:hyperlink>
          <w:hyperlink w:anchor="_3j2qqm3">
            <w:r w:rsidR="006724C1">
              <w:rPr>
                <w:rFonts w:ascii="Calibri" w:eastAsia="Calibri" w:hAnsi="Calibri" w:cs="Calibri"/>
                <w:color w:val="000000"/>
                <w:sz w:val="22"/>
                <w:szCs w:val="22"/>
              </w:rPr>
              <w:tab/>
            </w:r>
          </w:hyperlink>
          <w:r w:rsidR="006724C1">
            <w:fldChar w:fldCharType="begin"/>
          </w:r>
          <w:r w:rsidR="006724C1">
            <w:instrText xml:space="preserve"> PAGEREF _3j2qqm3 \h </w:instrText>
          </w:r>
          <w:r w:rsidR="006724C1">
            <w:fldChar w:fldCharType="separate"/>
          </w:r>
          <w:r w:rsidR="006724C1">
            <w:rPr>
              <w:color w:val="000000"/>
            </w:rPr>
            <w:t>Sistematika Penulisan</w:t>
          </w:r>
          <w:r w:rsidR="006724C1">
            <w:rPr>
              <w:color w:val="000000"/>
            </w:rPr>
            <w:tab/>
            <w:t>4</w:t>
          </w:r>
          <w:r w:rsidR="006724C1">
            <w:fldChar w:fldCharType="end"/>
          </w:r>
        </w:p>
        <w:p w14:paraId="058DC70D"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y810tw">
            <w:r w:rsidR="006724C1">
              <w:rPr>
                <w:color w:val="000000"/>
              </w:rPr>
              <w:t>1.6.1</w:t>
            </w:r>
          </w:hyperlink>
          <w:hyperlink w:anchor="_1y810tw">
            <w:r w:rsidR="006724C1">
              <w:rPr>
                <w:rFonts w:ascii="Calibri" w:eastAsia="Calibri" w:hAnsi="Calibri" w:cs="Calibri"/>
                <w:color w:val="000000"/>
                <w:sz w:val="22"/>
                <w:szCs w:val="22"/>
              </w:rPr>
              <w:tab/>
            </w:r>
          </w:hyperlink>
          <w:r w:rsidR="006724C1">
            <w:fldChar w:fldCharType="begin"/>
          </w:r>
          <w:r w:rsidR="006724C1">
            <w:instrText xml:space="preserve"> PAGEREF _1y810tw \h </w:instrText>
          </w:r>
          <w:r w:rsidR="006724C1">
            <w:fldChar w:fldCharType="separate"/>
          </w:r>
          <w:r w:rsidR="006724C1">
            <w:rPr>
              <w:color w:val="000000"/>
            </w:rPr>
            <w:t>Bab I</w:t>
          </w:r>
          <w:r w:rsidR="006724C1">
            <w:rPr>
              <w:color w:val="000000"/>
            </w:rPr>
            <w:tab/>
            <w:t>4</w:t>
          </w:r>
          <w:r w:rsidR="006724C1">
            <w:fldChar w:fldCharType="end"/>
          </w:r>
        </w:p>
        <w:p w14:paraId="2B19DF84"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i7ojhp">
            <w:r w:rsidR="006724C1">
              <w:rPr>
                <w:color w:val="000000"/>
              </w:rPr>
              <w:t>1.6.2</w:t>
            </w:r>
          </w:hyperlink>
          <w:hyperlink w:anchor="_4i7ojhp">
            <w:r w:rsidR="006724C1">
              <w:rPr>
                <w:rFonts w:ascii="Calibri" w:eastAsia="Calibri" w:hAnsi="Calibri" w:cs="Calibri"/>
                <w:color w:val="000000"/>
                <w:sz w:val="22"/>
                <w:szCs w:val="22"/>
              </w:rPr>
              <w:tab/>
            </w:r>
          </w:hyperlink>
          <w:r w:rsidR="006724C1">
            <w:fldChar w:fldCharType="begin"/>
          </w:r>
          <w:r w:rsidR="006724C1">
            <w:instrText xml:space="preserve"> PAGEREF _4i7ojhp \h </w:instrText>
          </w:r>
          <w:r w:rsidR="006724C1">
            <w:fldChar w:fldCharType="separate"/>
          </w:r>
          <w:r w:rsidR="006724C1">
            <w:rPr>
              <w:color w:val="000000"/>
            </w:rPr>
            <w:t>Bab II</w:t>
          </w:r>
          <w:r w:rsidR="006724C1">
            <w:rPr>
              <w:color w:val="000000"/>
            </w:rPr>
            <w:tab/>
            <w:t>4</w:t>
          </w:r>
          <w:r w:rsidR="006724C1">
            <w:fldChar w:fldCharType="end"/>
          </w:r>
        </w:p>
        <w:p w14:paraId="1AA0A1B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xcytpi">
            <w:r w:rsidR="006724C1">
              <w:rPr>
                <w:color w:val="000000"/>
              </w:rPr>
              <w:t>BAB II TINJAUAN PUSTAKA</w:t>
            </w:r>
            <w:r w:rsidR="006724C1">
              <w:rPr>
                <w:color w:val="000000"/>
              </w:rPr>
              <w:tab/>
              <w:t>5</w:t>
            </w:r>
          </w:hyperlink>
        </w:p>
        <w:p w14:paraId="1F68F6B9"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ci93xb">
            <w:r w:rsidR="006724C1">
              <w:rPr>
                <w:color w:val="000000"/>
              </w:rPr>
              <w:t>2.1</w:t>
            </w:r>
          </w:hyperlink>
          <w:hyperlink w:anchor="_1ci93xb">
            <w:r w:rsidR="006724C1">
              <w:rPr>
                <w:rFonts w:ascii="Calibri" w:eastAsia="Calibri" w:hAnsi="Calibri" w:cs="Calibri"/>
                <w:color w:val="000000"/>
                <w:sz w:val="22"/>
                <w:szCs w:val="22"/>
              </w:rPr>
              <w:tab/>
            </w:r>
          </w:hyperlink>
          <w:r w:rsidR="006724C1">
            <w:fldChar w:fldCharType="begin"/>
          </w:r>
          <w:r w:rsidR="006724C1">
            <w:instrText xml:space="preserve"> PAGEREF _1ci93xb \h </w:instrText>
          </w:r>
          <w:r w:rsidR="006724C1">
            <w:fldChar w:fldCharType="separate"/>
          </w:r>
          <w:r w:rsidR="006724C1">
            <w:rPr>
              <w:color w:val="000000"/>
            </w:rPr>
            <w:t>Tinjauan Pustaka</w:t>
          </w:r>
          <w:r w:rsidR="006724C1">
            <w:rPr>
              <w:color w:val="000000"/>
            </w:rPr>
            <w:tab/>
            <w:t>5</w:t>
          </w:r>
          <w:r w:rsidR="006724C1">
            <w:fldChar w:fldCharType="end"/>
          </w:r>
        </w:p>
        <w:p w14:paraId="18CDD9B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whwml4">
            <w:r w:rsidR="006724C1">
              <w:rPr>
                <w:color w:val="000000"/>
              </w:rPr>
              <w:t>2.2</w:t>
            </w:r>
          </w:hyperlink>
          <w:hyperlink w:anchor="_3whwml4">
            <w:r w:rsidR="006724C1">
              <w:rPr>
                <w:rFonts w:ascii="Calibri" w:eastAsia="Calibri" w:hAnsi="Calibri" w:cs="Calibri"/>
                <w:color w:val="000000"/>
                <w:sz w:val="22"/>
                <w:szCs w:val="22"/>
              </w:rPr>
              <w:tab/>
            </w:r>
          </w:hyperlink>
          <w:r w:rsidR="006724C1">
            <w:fldChar w:fldCharType="begin"/>
          </w:r>
          <w:r w:rsidR="006724C1">
            <w:instrText xml:space="preserve"> PAGEREF _3whwml4 \h </w:instrText>
          </w:r>
          <w:r w:rsidR="006724C1">
            <w:fldChar w:fldCharType="separate"/>
          </w:r>
          <w:r w:rsidR="006724C1">
            <w:rPr>
              <w:color w:val="000000"/>
            </w:rPr>
            <w:t>Dasar Teori</w:t>
          </w:r>
          <w:r w:rsidR="006724C1">
            <w:rPr>
              <w:color w:val="000000"/>
            </w:rPr>
            <w:tab/>
            <w:t>5</w:t>
          </w:r>
          <w:r w:rsidR="006724C1">
            <w:fldChar w:fldCharType="end"/>
          </w:r>
        </w:p>
        <w:p w14:paraId="2C273341"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bn6wsx">
            <w:r w:rsidR="006724C1">
              <w:rPr>
                <w:color w:val="000000"/>
              </w:rPr>
              <w:t>2.2.1</w:t>
            </w:r>
          </w:hyperlink>
          <w:hyperlink w:anchor="_2bn6wsx">
            <w:r w:rsidR="006724C1">
              <w:rPr>
                <w:rFonts w:ascii="Calibri" w:eastAsia="Calibri" w:hAnsi="Calibri" w:cs="Calibri"/>
                <w:color w:val="000000"/>
                <w:sz w:val="22"/>
                <w:szCs w:val="22"/>
              </w:rPr>
              <w:tab/>
            </w:r>
          </w:hyperlink>
          <w:r w:rsidR="006724C1">
            <w:fldChar w:fldCharType="begin"/>
          </w:r>
          <w:r w:rsidR="006724C1">
            <w:instrText xml:space="preserve"> PAGEREF _2bn6wsx \h </w:instrText>
          </w:r>
          <w:r w:rsidR="006724C1">
            <w:fldChar w:fldCharType="separate"/>
          </w:r>
          <w:r w:rsidR="006724C1">
            <w:rPr>
              <w:color w:val="000000"/>
            </w:rPr>
            <w:t>Teori 1</w:t>
          </w:r>
          <w:r w:rsidR="006724C1">
            <w:rPr>
              <w:color w:val="000000"/>
            </w:rPr>
            <w:tab/>
            <w:t>5</w:t>
          </w:r>
          <w:r w:rsidR="006724C1">
            <w:fldChar w:fldCharType="end"/>
          </w:r>
        </w:p>
        <w:p w14:paraId="76E6074C"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qsh70q">
            <w:r w:rsidR="006724C1">
              <w:rPr>
                <w:color w:val="000000"/>
              </w:rPr>
              <w:t>2.2.2</w:t>
            </w:r>
          </w:hyperlink>
          <w:hyperlink w:anchor="_qsh70q">
            <w:r w:rsidR="006724C1">
              <w:rPr>
                <w:rFonts w:ascii="Calibri" w:eastAsia="Calibri" w:hAnsi="Calibri" w:cs="Calibri"/>
                <w:color w:val="000000"/>
                <w:sz w:val="22"/>
                <w:szCs w:val="22"/>
              </w:rPr>
              <w:tab/>
            </w:r>
          </w:hyperlink>
          <w:r w:rsidR="006724C1">
            <w:fldChar w:fldCharType="begin"/>
          </w:r>
          <w:r w:rsidR="006724C1">
            <w:instrText xml:space="preserve"> PAGEREF _qsh70q \h </w:instrText>
          </w:r>
          <w:r w:rsidR="006724C1">
            <w:fldChar w:fldCharType="separate"/>
          </w:r>
          <w:r w:rsidR="006724C1">
            <w:rPr>
              <w:color w:val="000000"/>
            </w:rPr>
            <w:t>Teori 2</w:t>
          </w:r>
          <w:r w:rsidR="006724C1">
            <w:rPr>
              <w:color w:val="000000"/>
            </w:rPr>
            <w:tab/>
            <w:t>6</w:t>
          </w:r>
          <w:r w:rsidR="006724C1">
            <w:fldChar w:fldCharType="end"/>
          </w:r>
        </w:p>
        <w:p w14:paraId="71B2E1C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as4poj">
            <w:r w:rsidR="006724C1">
              <w:rPr>
                <w:color w:val="000000"/>
              </w:rPr>
              <w:t>BAB III METODE PENELITIAN</w:t>
            </w:r>
            <w:r w:rsidR="006724C1">
              <w:rPr>
                <w:color w:val="000000"/>
              </w:rPr>
              <w:tab/>
              <w:t>7</w:t>
            </w:r>
          </w:hyperlink>
        </w:p>
        <w:p w14:paraId="768C49C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pxezwc">
            <w:r w:rsidR="006724C1">
              <w:rPr>
                <w:color w:val="000000"/>
              </w:rPr>
              <w:t>3.1</w:t>
            </w:r>
          </w:hyperlink>
          <w:hyperlink w:anchor="_1pxezwc">
            <w:r w:rsidR="006724C1">
              <w:rPr>
                <w:rFonts w:ascii="Calibri" w:eastAsia="Calibri" w:hAnsi="Calibri" w:cs="Calibri"/>
                <w:color w:val="000000"/>
                <w:sz w:val="22"/>
                <w:szCs w:val="22"/>
              </w:rPr>
              <w:tab/>
            </w:r>
          </w:hyperlink>
          <w:r w:rsidR="006724C1">
            <w:fldChar w:fldCharType="begin"/>
          </w:r>
          <w:r w:rsidR="006724C1">
            <w:instrText xml:space="preserve"> PAGEREF _1pxezwc \h </w:instrText>
          </w:r>
          <w:r w:rsidR="006724C1">
            <w:fldChar w:fldCharType="separate"/>
          </w:r>
          <w:r w:rsidR="006724C1">
            <w:rPr>
              <w:color w:val="000000"/>
            </w:rPr>
            <w:t>Alur Penelitian</w:t>
          </w:r>
          <w:r w:rsidR="006724C1">
            <w:rPr>
              <w:color w:val="000000"/>
            </w:rPr>
            <w:tab/>
            <w:t>7</w:t>
          </w:r>
          <w:r w:rsidR="006724C1">
            <w:fldChar w:fldCharType="end"/>
          </w:r>
        </w:p>
        <w:p w14:paraId="7EF88527"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9x2ik5">
            <w:r w:rsidR="006724C1">
              <w:rPr>
                <w:color w:val="000000"/>
              </w:rPr>
              <w:t>3.2</w:t>
            </w:r>
          </w:hyperlink>
          <w:hyperlink w:anchor="_49x2ik5">
            <w:r w:rsidR="006724C1">
              <w:rPr>
                <w:rFonts w:ascii="Calibri" w:eastAsia="Calibri" w:hAnsi="Calibri" w:cs="Calibri"/>
                <w:color w:val="000000"/>
                <w:sz w:val="22"/>
                <w:szCs w:val="22"/>
              </w:rPr>
              <w:tab/>
            </w:r>
          </w:hyperlink>
          <w:r w:rsidR="006724C1">
            <w:fldChar w:fldCharType="begin"/>
          </w:r>
          <w:r w:rsidR="006724C1">
            <w:instrText xml:space="preserve"> PAGEREF _49x2ik5 \h </w:instrText>
          </w:r>
          <w:r w:rsidR="006724C1">
            <w:fldChar w:fldCharType="separate"/>
          </w:r>
          <w:r w:rsidR="006724C1">
            <w:rPr>
              <w:color w:val="000000"/>
            </w:rPr>
            <w:t>Penjabaran Langkah Penelitian</w:t>
          </w:r>
          <w:r w:rsidR="006724C1">
            <w:rPr>
              <w:color w:val="000000"/>
            </w:rPr>
            <w:tab/>
            <w:t>7</w:t>
          </w:r>
          <w:r w:rsidR="006724C1">
            <w:fldChar w:fldCharType="end"/>
          </w:r>
        </w:p>
        <w:p w14:paraId="1F192C38"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p2csry">
            <w:r w:rsidR="006724C1">
              <w:rPr>
                <w:color w:val="000000"/>
              </w:rPr>
              <w:t>3.2.1</w:t>
            </w:r>
          </w:hyperlink>
          <w:hyperlink w:anchor="_2p2csry">
            <w:r w:rsidR="006724C1">
              <w:rPr>
                <w:rFonts w:ascii="Calibri" w:eastAsia="Calibri" w:hAnsi="Calibri" w:cs="Calibri"/>
                <w:color w:val="000000"/>
                <w:sz w:val="22"/>
                <w:szCs w:val="22"/>
              </w:rPr>
              <w:tab/>
            </w:r>
          </w:hyperlink>
          <w:r w:rsidR="006724C1">
            <w:fldChar w:fldCharType="begin"/>
          </w:r>
          <w:r w:rsidR="006724C1">
            <w:instrText xml:space="preserve"> PAGEREF _2p2csry \h </w:instrText>
          </w:r>
          <w:r w:rsidR="006724C1">
            <w:fldChar w:fldCharType="separate"/>
          </w:r>
          <w:r w:rsidR="006724C1">
            <w:rPr>
              <w:color w:val="000000"/>
            </w:rPr>
            <w:t>Langkah 1</w:t>
          </w:r>
          <w:r w:rsidR="006724C1">
            <w:rPr>
              <w:color w:val="000000"/>
            </w:rPr>
            <w:tab/>
            <w:t>7</w:t>
          </w:r>
          <w:r w:rsidR="006724C1">
            <w:fldChar w:fldCharType="end"/>
          </w:r>
        </w:p>
        <w:p w14:paraId="23C22E59"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47n2zr">
            <w:r w:rsidR="006724C1">
              <w:rPr>
                <w:color w:val="000000"/>
              </w:rPr>
              <w:t>3.2.2</w:t>
            </w:r>
          </w:hyperlink>
          <w:hyperlink w:anchor="_147n2zr">
            <w:r w:rsidR="006724C1">
              <w:rPr>
                <w:rFonts w:ascii="Calibri" w:eastAsia="Calibri" w:hAnsi="Calibri" w:cs="Calibri"/>
                <w:color w:val="000000"/>
                <w:sz w:val="22"/>
                <w:szCs w:val="22"/>
              </w:rPr>
              <w:tab/>
            </w:r>
          </w:hyperlink>
          <w:r w:rsidR="006724C1">
            <w:fldChar w:fldCharType="begin"/>
          </w:r>
          <w:r w:rsidR="006724C1">
            <w:instrText xml:space="preserve"> PAGEREF _147n2zr \h </w:instrText>
          </w:r>
          <w:r w:rsidR="006724C1">
            <w:fldChar w:fldCharType="separate"/>
          </w:r>
          <w:r w:rsidR="006724C1">
            <w:rPr>
              <w:color w:val="000000"/>
            </w:rPr>
            <w:t>Langkah 2</w:t>
          </w:r>
          <w:r w:rsidR="006724C1">
            <w:rPr>
              <w:color w:val="000000"/>
            </w:rPr>
            <w:tab/>
            <w:t>7</w:t>
          </w:r>
          <w:r w:rsidR="006724C1">
            <w:fldChar w:fldCharType="end"/>
          </w:r>
        </w:p>
        <w:p w14:paraId="6B78C32D"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o7alnk">
            <w:r w:rsidR="006724C1">
              <w:rPr>
                <w:color w:val="000000"/>
              </w:rPr>
              <w:t>3.3</w:t>
            </w:r>
          </w:hyperlink>
          <w:hyperlink w:anchor="_3o7alnk">
            <w:r w:rsidR="006724C1">
              <w:rPr>
                <w:rFonts w:ascii="Calibri" w:eastAsia="Calibri" w:hAnsi="Calibri" w:cs="Calibri"/>
                <w:color w:val="000000"/>
                <w:sz w:val="22"/>
                <w:szCs w:val="22"/>
              </w:rPr>
              <w:tab/>
            </w:r>
          </w:hyperlink>
          <w:r w:rsidR="006724C1">
            <w:fldChar w:fldCharType="begin"/>
          </w:r>
          <w:r w:rsidR="006724C1">
            <w:instrText xml:space="preserve"> PAGEREF _3o7alnk \h </w:instrText>
          </w:r>
          <w:r w:rsidR="006724C1">
            <w:fldChar w:fldCharType="separate"/>
          </w:r>
          <w:r w:rsidR="006724C1">
            <w:rPr>
              <w:color w:val="000000"/>
            </w:rPr>
            <w:t>Alat dan Bahan Tugas Akhir</w:t>
          </w:r>
          <w:r w:rsidR="006724C1">
            <w:rPr>
              <w:color w:val="000000"/>
            </w:rPr>
            <w:tab/>
            <w:t>7</w:t>
          </w:r>
          <w:r w:rsidR="006724C1">
            <w:fldChar w:fldCharType="end"/>
          </w:r>
        </w:p>
        <w:p w14:paraId="12E4940E"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3ckvvd">
            <w:r w:rsidR="006724C1">
              <w:rPr>
                <w:color w:val="000000"/>
              </w:rPr>
              <w:t>3.3.1</w:t>
            </w:r>
          </w:hyperlink>
          <w:hyperlink w:anchor="_23ckvvd">
            <w:r w:rsidR="006724C1">
              <w:rPr>
                <w:rFonts w:ascii="Calibri" w:eastAsia="Calibri" w:hAnsi="Calibri" w:cs="Calibri"/>
                <w:color w:val="000000"/>
                <w:sz w:val="22"/>
                <w:szCs w:val="22"/>
              </w:rPr>
              <w:tab/>
            </w:r>
          </w:hyperlink>
          <w:r w:rsidR="006724C1">
            <w:fldChar w:fldCharType="begin"/>
          </w:r>
          <w:r w:rsidR="006724C1">
            <w:instrText xml:space="preserve"> PAGEREF _23ckvvd \h </w:instrText>
          </w:r>
          <w:r w:rsidR="006724C1">
            <w:fldChar w:fldCharType="separate"/>
          </w:r>
          <w:r w:rsidR="006724C1">
            <w:rPr>
              <w:color w:val="000000"/>
            </w:rPr>
            <w:t>Alat</w:t>
          </w:r>
          <w:r w:rsidR="006724C1">
            <w:rPr>
              <w:color w:val="000000"/>
            </w:rPr>
            <w:tab/>
            <w:t>7</w:t>
          </w:r>
          <w:r w:rsidR="006724C1">
            <w:fldChar w:fldCharType="end"/>
          </w:r>
        </w:p>
        <w:p w14:paraId="6610968E"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ihv636">
            <w:r w:rsidR="006724C1">
              <w:rPr>
                <w:color w:val="000000"/>
              </w:rPr>
              <w:t>3.3.2</w:t>
            </w:r>
          </w:hyperlink>
          <w:hyperlink w:anchor="_ihv636">
            <w:r w:rsidR="006724C1">
              <w:rPr>
                <w:rFonts w:ascii="Calibri" w:eastAsia="Calibri" w:hAnsi="Calibri" w:cs="Calibri"/>
                <w:color w:val="000000"/>
                <w:sz w:val="22"/>
                <w:szCs w:val="22"/>
              </w:rPr>
              <w:tab/>
            </w:r>
          </w:hyperlink>
          <w:r w:rsidR="006724C1">
            <w:fldChar w:fldCharType="begin"/>
          </w:r>
          <w:r w:rsidR="006724C1">
            <w:instrText xml:space="preserve"> PAGEREF _ihv636 \h </w:instrText>
          </w:r>
          <w:r w:rsidR="006724C1">
            <w:fldChar w:fldCharType="separate"/>
          </w:r>
          <w:r w:rsidR="006724C1">
            <w:rPr>
              <w:color w:val="000000"/>
            </w:rPr>
            <w:t>Bahan</w:t>
          </w:r>
          <w:r w:rsidR="006724C1">
            <w:rPr>
              <w:color w:val="000000"/>
            </w:rPr>
            <w:tab/>
            <w:t>8</w:t>
          </w:r>
          <w:r w:rsidR="006724C1">
            <w:fldChar w:fldCharType="end"/>
          </w:r>
        </w:p>
        <w:p w14:paraId="256CABA4"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hmsyys">
            <w:r w:rsidR="006724C1">
              <w:rPr>
                <w:color w:val="000000"/>
              </w:rPr>
              <w:t>3.4</w:t>
            </w:r>
          </w:hyperlink>
          <w:hyperlink w:anchor="_1hmsyys">
            <w:r w:rsidR="006724C1">
              <w:rPr>
                <w:rFonts w:ascii="Calibri" w:eastAsia="Calibri" w:hAnsi="Calibri" w:cs="Calibri"/>
                <w:color w:val="000000"/>
                <w:sz w:val="22"/>
                <w:szCs w:val="22"/>
              </w:rPr>
              <w:tab/>
            </w:r>
          </w:hyperlink>
          <w:r w:rsidR="006724C1">
            <w:fldChar w:fldCharType="begin"/>
          </w:r>
          <w:r w:rsidR="006724C1">
            <w:instrText xml:space="preserve"> PAGEREF _1hmsyys \h </w:instrText>
          </w:r>
          <w:r w:rsidR="006724C1">
            <w:fldChar w:fldCharType="separate"/>
          </w:r>
          <w:r w:rsidR="006724C1">
            <w:rPr>
              <w:color w:val="000000"/>
            </w:rPr>
            <w:t>Metode Tugas Akhir</w:t>
          </w:r>
          <w:r w:rsidR="006724C1">
            <w:rPr>
              <w:color w:val="000000"/>
            </w:rPr>
            <w:tab/>
            <w:t>8</w:t>
          </w:r>
          <w:r w:rsidR="006724C1">
            <w:fldChar w:fldCharType="end"/>
          </w:r>
        </w:p>
        <w:p w14:paraId="55017530"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1mghml">
            <w:r w:rsidR="006724C1">
              <w:rPr>
                <w:color w:val="000000"/>
              </w:rPr>
              <w:t>3.5</w:t>
            </w:r>
          </w:hyperlink>
          <w:hyperlink w:anchor="_41mghml">
            <w:r w:rsidR="006724C1">
              <w:rPr>
                <w:rFonts w:ascii="Calibri" w:eastAsia="Calibri" w:hAnsi="Calibri" w:cs="Calibri"/>
                <w:color w:val="000000"/>
                <w:sz w:val="22"/>
                <w:szCs w:val="22"/>
              </w:rPr>
              <w:tab/>
            </w:r>
          </w:hyperlink>
          <w:r w:rsidR="006724C1">
            <w:fldChar w:fldCharType="begin"/>
          </w:r>
          <w:r w:rsidR="006724C1">
            <w:instrText xml:space="preserve"> PAGEREF _41mghml \h </w:instrText>
          </w:r>
          <w:r w:rsidR="006724C1">
            <w:fldChar w:fldCharType="separate"/>
          </w:r>
          <w:r w:rsidR="006724C1">
            <w:rPr>
              <w:color w:val="000000"/>
            </w:rPr>
            <w:t>Ilustrasi Perhitungan Metode</w:t>
          </w:r>
          <w:r w:rsidR="006724C1">
            <w:rPr>
              <w:color w:val="000000"/>
            </w:rPr>
            <w:tab/>
            <w:t>8</w:t>
          </w:r>
          <w:r w:rsidR="006724C1">
            <w:fldChar w:fldCharType="end"/>
          </w:r>
        </w:p>
        <w:p w14:paraId="33F99EA3"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grqrue">
            <w:r w:rsidR="006724C1">
              <w:rPr>
                <w:color w:val="000000"/>
              </w:rPr>
              <w:t>3.6</w:t>
            </w:r>
          </w:hyperlink>
          <w:hyperlink w:anchor="_2grqrue">
            <w:r w:rsidR="006724C1">
              <w:rPr>
                <w:rFonts w:ascii="Calibri" w:eastAsia="Calibri" w:hAnsi="Calibri" w:cs="Calibri"/>
                <w:color w:val="000000"/>
                <w:sz w:val="22"/>
                <w:szCs w:val="22"/>
              </w:rPr>
              <w:tab/>
            </w:r>
          </w:hyperlink>
          <w:r w:rsidR="006724C1">
            <w:fldChar w:fldCharType="begin"/>
          </w:r>
          <w:r w:rsidR="006724C1">
            <w:instrText xml:space="preserve"> PAGEREF _2grqrue \h </w:instrText>
          </w:r>
          <w:r w:rsidR="006724C1">
            <w:fldChar w:fldCharType="separate"/>
          </w:r>
          <w:r w:rsidR="006724C1">
            <w:rPr>
              <w:color w:val="000000"/>
            </w:rPr>
            <w:t>Rancangan Pengujian</w:t>
          </w:r>
          <w:r w:rsidR="006724C1">
            <w:rPr>
              <w:color w:val="000000"/>
            </w:rPr>
            <w:tab/>
            <w:t>8</w:t>
          </w:r>
          <w:r w:rsidR="006724C1">
            <w:fldChar w:fldCharType="end"/>
          </w:r>
        </w:p>
        <w:p w14:paraId="0A4791C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vx1227">
            <w:r w:rsidR="006724C1">
              <w:rPr>
                <w:color w:val="000000"/>
              </w:rPr>
              <w:t>BAB IV HASIL PENELITIAN DAN PEMBAHASAN</w:t>
            </w:r>
            <w:r w:rsidR="006724C1">
              <w:rPr>
                <w:color w:val="000000"/>
              </w:rPr>
              <w:tab/>
              <w:t>9</w:t>
            </w:r>
          </w:hyperlink>
        </w:p>
        <w:p w14:paraId="76B072D4"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fwokq0">
            <w:r w:rsidR="006724C1">
              <w:rPr>
                <w:color w:val="000000"/>
              </w:rPr>
              <w:t>4.1</w:t>
            </w:r>
          </w:hyperlink>
          <w:hyperlink w:anchor="_3fwokq0">
            <w:r w:rsidR="006724C1">
              <w:rPr>
                <w:rFonts w:ascii="Calibri" w:eastAsia="Calibri" w:hAnsi="Calibri" w:cs="Calibri"/>
                <w:color w:val="000000"/>
                <w:sz w:val="22"/>
                <w:szCs w:val="22"/>
              </w:rPr>
              <w:tab/>
            </w:r>
          </w:hyperlink>
          <w:r w:rsidR="006724C1">
            <w:fldChar w:fldCharType="begin"/>
          </w:r>
          <w:r w:rsidR="006724C1">
            <w:instrText xml:space="preserve"> PAGEREF _3fwokq0 \h </w:instrText>
          </w:r>
          <w:r w:rsidR="006724C1">
            <w:fldChar w:fldCharType="separate"/>
          </w:r>
          <w:r w:rsidR="006724C1">
            <w:rPr>
              <w:color w:val="000000"/>
            </w:rPr>
            <w:t>Hasil Pengujian</w:t>
          </w:r>
          <w:r w:rsidR="006724C1">
            <w:rPr>
              <w:color w:val="000000"/>
            </w:rPr>
            <w:tab/>
            <w:t>9</w:t>
          </w:r>
          <w:r w:rsidR="006724C1">
            <w:fldChar w:fldCharType="end"/>
          </w:r>
        </w:p>
        <w:p w14:paraId="6A3232A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v1yuxt">
            <w:r w:rsidR="006724C1">
              <w:rPr>
                <w:color w:val="000000"/>
              </w:rPr>
              <w:t>4.2</w:t>
            </w:r>
          </w:hyperlink>
          <w:hyperlink w:anchor="_1v1yuxt">
            <w:r w:rsidR="006724C1">
              <w:rPr>
                <w:rFonts w:ascii="Calibri" w:eastAsia="Calibri" w:hAnsi="Calibri" w:cs="Calibri"/>
                <w:color w:val="000000"/>
                <w:sz w:val="22"/>
                <w:szCs w:val="22"/>
              </w:rPr>
              <w:tab/>
            </w:r>
          </w:hyperlink>
          <w:r w:rsidR="006724C1">
            <w:fldChar w:fldCharType="begin"/>
          </w:r>
          <w:r w:rsidR="006724C1">
            <w:instrText xml:space="preserve"> PAGEREF _1v1yuxt \h </w:instrText>
          </w:r>
          <w:r w:rsidR="006724C1">
            <w:fldChar w:fldCharType="separate"/>
          </w:r>
          <w:r w:rsidR="006724C1">
            <w:rPr>
              <w:color w:val="000000"/>
            </w:rPr>
            <w:t>Analisis Hasil Penelitian</w:t>
          </w:r>
          <w:r w:rsidR="006724C1">
            <w:rPr>
              <w:color w:val="000000"/>
            </w:rPr>
            <w:tab/>
            <w:t>9</w:t>
          </w:r>
          <w:r w:rsidR="006724C1">
            <w:fldChar w:fldCharType="end"/>
          </w:r>
        </w:p>
        <w:p w14:paraId="22CE8325"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f1mdlm">
            <w:r w:rsidR="006724C1">
              <w:rPr>
                <w:color w:val="000000"/>
              </w:rPr>
              <w:t>4.2.1</w:t>
            </w:r>
          </w:hyperlink>
          <w:hyperlink w:anchor="_4f1mdlm">
            <w:r w:rsidR="006724C1">
              <w:rPr>
                <w:rFonts w:ascii="Calibri" w:eastAsia="Calibri" w:hAnsi="Calibri" w:cs="Calibri"/>
                <w:color w:val="000000"/>
                <w:sz w:val="22"/>
                <w:szCs w:val="22"/>
              </w:rPr>
              <w:tab/>
            </w:r>
          </w:hyperlink>
          <w:r w:rsidR="006724C1">
            <w:fldChar w:fldCharType="begin"/>
          </w:r>
          <w:r w:rsidR="006724C1">
            <w:instrText xml:space="preserve"> PAGEREF _4f1mdlm \h </w:instrText>
          </w:r>
          <w:r w:rsidR="006724C1">
            <w:fldChar w:fldCharType="separate"/>
          </w:r>
          <w:r w:rsidR="006724C1">
            <w:rPr>
              <w:color w:val="000000"/>
            </w:rPr>
            <w:t>Analisis Hasil Data 1</w:t>
          </w:r>
          <w:r w:rsidR="006724C1">
            <w:rPr>
              <w:color w:val="000000"/>
            </w:rPr>
            <w:tab/>
            <w:t>9</w:t>
          </w:r>
          <w:r w:rsidR="006724C1">
            <w:fldChar w:fldCharType="end"/>
          </w:r>
        </w:p>
        <w:p w14:paraId="6789DEAF"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9c6y18">
            <w:r w:rsidR="006724C1">
              <w:rPr>
                <w:color w:val="000000"/>
              </w:rPr>
              <w:t>4.2.2</w:t>
            </w:r>
          </w:hyperlink>
          <w:hyperlink w:anchor="_19c6y18">
            <w:r w:rsidR="006724C1">
              <w:rPr>
                <w:rFonts w:ascii="Calibri" w:eastAsia="Calibri" w:hAnsi="Calibri" w:cs="Calibri"/>
                <w:color w:val="000000"/>
                <w:sz w:val="22"/>
                <w:szCs w:val="22"/>
              </w:rPr>
              <w:tab/>
            </w:r>
          </w:hyperlink>
          <w:r w:rsidR="006724C1">
            <w:fldChar w:fldCharType="begin"/>
          </w:r>
          <w:r w:rsidR="006724C1">
            <w:instrText xml:space="preserve"> PAGEREF _19c6y18 \h </w:instrText>
          </w:r>
          <w:r w:rsidR="006724C1">
            <w:fldChar w:fldCharType="separate"/>
          </w:r>
          <w:r w:rsidR="006724C1">
            <w:rPr>
              <w:color w:val="000000"/>
            </w:rPr>
            <w:t>Analisis Hasil Data 2</w:t>
          </w:r>
          <w:r w:rsidR="006724C1">
            <w:rPr>
              <w:color w:val="000000"/>
            </w:rPr>
            <w:tab/>
            <w:t>9</w:t>
          </w:r>
          <w:r w:rsidR="006724C1">
            <w:fldChar w:fldCharType="end"/>
          </w:r>
        </w:p>
        <w:p w14:paraId="2F30BAE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tbugp1">
            <w:r w:rsidR="006724C1">
              <w:rPr>
                <w:color w:val="000000"/>
              </w:rPr>
              <w:t>4.3</w:t>
            </w:r>
          </w:hyperlink>
          <w:hyperlink w:anchor="_3tbugp1">
            <w:r w:rsidR="006724C1">
              <w:rPr>
                <w:rFonts w:ascii="Calibri" w:eastAsia="Calibri" w:hAnsi="Calibri" w:cs="Calibri"/>
                <w:color w:val="000000"/>
                <w:sz w:val="22"/>
                <w:szCs w:val="22"/>
              </w:rPr>
              <w:tab/>
            </w:r>
          </w:hyperlink>
          <w:r w:rsidR="006724C1">
            <w:fldChar w:fldCharType="begin"/>
          </w:r>
          <w:r w:rsidR="006724C1">
            <w:instrText xml:space="preserve"> PAGEREF _3tbugp1 \h </w:instrText>
          </w:r>
          <w:r w:rsidR="006724C1">
            <w:fldChar w:fldCharType="separate"/>
          </w:r>
          <w:r w:rsidR="006724C1">
            <w:rPr>
              <w:color w:val="000000"/>
            </w:rPr>
            <w:t>Pembahasan</w:t>
          </w:r>
          <w:r w:rsidR="006724C1">
            <w:rPr>
              <w:color w:val="000000"/>
            </w:rPr>
            <w:tab/>
            <w:t>9</w:t>
          </w:r>
          <w:r w:rsidR="006724C1">
            <w:fldChar w:fldCharType="end"/>
          </w:r>
        </w:p>
        <w:p w14:paraId="7B7F6697"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8h4qwu">
            <w:r w:rsidR="006724C1">
              <w:rPr>
                <w:color w:val="000000"/>
              </w:rPr>
              <w:t>BAB V KESIMPULAN DAN SARAN</w:t>
            </w:r>
            <w:r w:rsidR="006724C1">
              <w:rPr>
                <w:color w:val="000000"/>
              </w:rPr>
              <w:tab/>
              <w:t>11</w:t>
            </w:r>
          </w:hyperlink>
        </w:p>
        <w:p w14:paraId="618FA8E9"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nmf14n">
            <w:r w:rsidR="006724C1">
              <w:rPr>
                <w:color w:val="000000"/>
              </w:rPr>
              <w:t>5.1</w:t>
            </w:r>
          </w:hyperlink>
          <w:hyperlink w:anchor="_nmf14n">
            <w:r w:rsidR="006724C1">
              <w:rPr>
                <w:rFonts w:ascii="Calibri" w:eastAsia="Calibri" w:hAnsi="Calibri" w:cs="Calibri"/>
                <w:color w:val="000000"/>
                <w:sz w:val="22"/>
                <w:szCs w:val="22"/>
              </w:rPr>
              <w:tab/>
            </w:r>
          </w:hyperlink>
          <w:r w:rsidR="006724C1">
            <w:fldChar w:fldCharType="begin"/>
          </w:r>
          <w:r w:rsidR="006724C1">
            <w:instrText xml:space="preserve"> PAGEREF _nmf14n \h </w:instrText>
          </w:r>
          <w:r w:rsidR="006724C1">
            <w:fldChar w:fldCharType="separate"/>
          </w:r>
          <w:r w:rsidR="006724C1">
            <w:rPr>
              <w:color w:val="000000"/>
            </w:rPr>
            <w:t>Kesimpulan</w:t>
          </w:r>
          <w:r w:rsidR="006724C1">
            <w:rPr>
              <w:color w:val="000000"/>
            </w:rPr>
            <w:tab/>
            <w:t>11</w:t>
          </w:r>
          <w:r w:rsidR="006724C1">
            <w:fldChar w:fldCharType="end"/>
          </w:r>
        </w:p>
        <w:p w14:paraId="5F4FEECD"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7m2jsg">
            <w:r w:rsidR="006724C1">
              <w:rPr>
                <w:color w:val="000000"/>
              </w:rPr>
              <w:t>5.2</w:t>
            </w:r>
          </w:hyperlink>
          <w:hyperlink w:anchor="_37m2jsg">
            <w:r w:rsidR="006724C1">
              <w:rPr>
                <w:rFonts w:ascii="Calibri" w:eastAsia="Calibri" w:hAnsi="Calibri" w:cs="Calibri"/>
                <w:color w:val="000000"/>
                <w:sz w:val="22"/>
                <w:szCs w:val="22"/>
              </w:rPr>
              <w:tab/>
            </w:r>
          </w:hyperlink>
          <w:r w:rsidR="006724C1">
            <w:fldChar w:fldCharType="begin"/>
          </w:r>
          <w:r w:rsidR="006724C1">
            <w:instrText xml:space="preserve"> PAGEREF _37m2jsg \h </w:instrText>
          </w:r>
          <w:r w:rsidR="006724C1">
            <w:fldChar w:fldCharType="separate"/>
          </w:r>
          <w:r w:rsidR="006724C1">
            <w:rPr>
              <w:color w:val="000000"/>
            </w:rPr>
            <w:t>Saran</w:t>
          </w:r>
          <w:r w:rsidR="006724C1">
            <w:rPr>
              <w:color w:val="000000"/>
            </w:rPr>
            <w:tab/>
            <w:t>11</w:t>
          </w:r>
          <w:r w:rsidR="006724C1">
            <w:fldChar w:fldCharType="end"/>
          </w:r>
        </w:p>
        <w:p w14:paraId="1889077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mrcu09">
            <w:r w:rsidR="006724C1">
              <w:rPr>
                <w:color w:val="000000"/>
              </w:rPr>
              <w:t>DAFTAR PUSTAKA</w:t>
            </w:r>
            <w:r w:rsidR="006724C1">
              <w:rPr>
                <w:color w:val="000000"/>
              </w:rPr>
              <w:tab/>
              <w:t>12</w:t>
            </w:r>
          </w:hyperlink>
        </w:p>
        <w:p w14:paraId="5BF1182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6r0co2">
            <w:r w:rsidR="006724C1">
              <w:rPr>
                <w:color w:val="000000"/>
              </w:rPr>
              <w:t>LAMPIRAN</w:t>
            </w:r>
            <w:r w:rsidR="006724C1">
              <w:rPr>
                <w:color w:val="000000"/>
              </w:rPr>
              <w:tab/>
              <w:t>13</w:t>
            </w:r>
          </w:hyperlink>
          <w:r w:rsidR="006724C1">
            <w:fldChar w:fldCharType="end"/>
          </w:r>
        </w:p>
      </w:sdtContent>
    </w:sdt>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4d34og8" w:colFirst="0" w:colLast="0"/>
      <w:bookmarkEnd w:id="8"/>
      <w:r>
        <w:rPr>
          <w:b/>
          <w:color w:val="000000"/>
          <w:sz w:val="28"/>
          <w:szCs w:val="28"/>
        </w:rPr>
        <w:lastRenderedPageBreak/>
        <w:t>DAFTAR TABEL</w:t>
      </w:r>
    </w:p>
    <w:p w14:paraId="2FA1965C" w14:textId="77777777" w:rsidR="00F52D40" w:rsidRDefault="00F52D40"/>
    <w:sdt>
      <w:sdtPr>
        <w:id w:val="-575677289"/>
        <w:docPartObj>
          <w:docPartGallery w:val="Table of Contents"/>
          <w:docPartUnique/>
        </w:docPartObj>
      </w:sdtPr>
      <w:sdtContent>
        <w:p w14:paraId="65121DD0" w14:textId="77777777" w:rsidR="00F52D40" w:rsidRDefault="00000000">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2u6wntf">
            <w:r w:rsidR="006724C1">
              <w:rPr>
                <w:color w:val="000000"/>
              </w:rPr>
              <w:t>Tabel 4.1 Tabel sama seperti gambar, penjelasan diberikan caption</w:t>
            </w:r>
            <w:r w:rsidR="006724C1">
              <w:rPr>
                <w:color w:val="000000"/>
              </w:rPr>
              <w:tab/>
              <w:t>8</w:t>
            </w:r>
          </w:hyperlink>
          <w:r>
            <w:rPr>
              <w:color w:val="000000"/>
            </w:rPr>
            <w:fldChar w:fldCharType="end"/>
          </w:r>
        </w:p>
      </w:sdtContent>
    </w:sdt>
    <w:p w14:paraId="030E9EF7" w14:textId="77777777" w:rsidR="00F52D40" w:rsidRDefault="006724C1">
      <w:pPr>
        <w:keepNext/>
        <w:keepLines/>
        <w:pBdr>
          <w:top w:val="nil"/>
          <w:left w:val="nil"/>
          <w:bottom w:val="nil"/>
          <w:right w:val="nil"/>
          <w:between w:val="nil"/>
        </w:pBdr>
        <w:ind w:firstLine="0"/>
        <w:jc w:val="center"/>
        <w:rPr>
          <w:b/>
          <w:color w:val="000000"/>
          <w:sz w:val="28"/>
          <w:szCs w:val="28"/>
        </w:rPr>
      </w:pPr>
      <w:bookmarkStart w:id="9" w:name="_2s8eyo1" w:colFirst="0" w:colLast="0"/>
      <w:bookmarkEnd w:id="9"/>
      <w:r>
        <w:rPr>
          <w:b/>
          <w:color w:val="000000"/>
          <w:sz w:val="28"/>
          <w:szCs w:val="28"/>
        </w:rPr>
        <w:t>DAFTAR GAMBAR</w:t>
      </w:r>
    </w:p>
    <w:p w14:paraId="62F51A82" w14:textId="77777777" w:rsidR="00F52D40" w:rsidRDefault="00F52D40"/>
    <w:sdt>
      <w:sdtPr>
        <w:id w:val="-102657777"/>
        <w:docPartObj>
          <w:docPartGallery w:val="Table of Contents"/>
          <w:docPartUnique/>
        </w:docPartObj>
      </w:sdtPr>
      <w:sdtContent>
        <w:p w14:paraId="7006D095" w14:textId="77777777" w:rsidR="00F52D40" w:rsidRDefault="006724C1">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35nkun2">
            <w:r>
              <w:rPr>
                <w:color w:val="000000"/>
              </w:rPr>
              <w:t>Gambar 1.1 Contoh gambar dan caption</w:t>
            </w:r>
            <w:r>
              <w:rPr>
                <w:color w:val="000000"/>
              </w:rPr>
              <w:tab/>
              <w:t>2</w:t>
            </w:r>
          </w:hyperlink>
        </w:p>
        <w:p w14:paraId="507CCF6D" w14:textId="77777777" w:rsidR="00F52D40" w:rsidRDefault="006724C1">
          <w:r>
            <w:fldChar w:fldCharType="end"/>
          </w:r>
        </w:p>
      </w:sdtContent>
    </w:sdt>
    <w:p w14:paraId="5F2E66A2" w14:textId="77777777" w:rsidR="00F52D40" w:rsidRDefault="00F52D40"/>
    <w:p w14:paraId="12242D1F" w14:textId="77777777" w:rsidR="00F52D40" w:rsidRDefault="00F52D40"/>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7dp8vu" w:colFirst="0" w:colLast="0"/>
      <w:bookmarkEnd w:id="10"/>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 w:name="_3rdcrjn" w:colFirst="0" w:colLast="0"/>
      <w:bookmarkEnd w:id="11"/>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2" w:name="_26in1rg" w:colFirst="0" w:colLast="0"/>
      <w:bookmarkEnd w:id="12"/>
      <w:r>
        <w:br w:type="page"/>
      </w:r>
    </w:p>
    <w:p w14:paraId="3B586BAE" w14:textId="34F89BA1" w:rsidR="00F52D40" w:rsidRDefault="006724C1">
      <w:pPr>
        <w:pStyle w:val="Heading1"/>
      </w:pPr>
      <w:r>
        <w:lastRenderedPageBreak/>
        <w:t>BAB I</w:t>
      </w:r>
      <w:r>
        <w:br/>
        <w:t>PENDAHULUAN</w:t>
      </w:r>
    </w:p>
    <w:p w14:paraId="4A27CF59" w14:textId="77777777" w:rsidR="00F52D40" w:rsidRDefault="00F52D40">
      <w:pPr>
        <w:ind w:left="360" w:firstLine="0"/>
      </w:pPr>
    </w:p>
    <w:p w14:paraId="744A5AB4" w14:textId="77777777" w:rsidR="00F52D40" w:rsidRDefault="006724C1">
      <w:pPr>
        <w:pStyle w:val="Heading2"/>
        <w:numPr>
          <w:ilvl w:val="1"/>
          <w:numId w:val="13"/>
        </w:numPr>
      </w:pPr>
      <w:bookmarkStart w:id="13" w:name="_lnxbz9" w:colFirst="0" w:colLast="0"/>
      <w:bookmarkEnd w:id="13"/>
      <w:r>
        <w:t>Latar Belakang Masalah</w:t>
      </w:r>
    </w:p>
    <w:p w14:paraId="3CCE74E6" w14:textId="469A8877" w:rsidR="00636C0E" w:rsidRDefault="00095F11">
      <w:pPr>
        <w:ind w:firstLine="0"/>
        <w:rPr>
          <w:lang w:val="en-US"/>
        </w:rPr>
      </w:pPr>
      <w:bookmarkStart w:id="14" w:name="_1ksv4uv" w:colFirst="0" w:colLast="0"/>
      <w:bookmarkEnd w:id="14"/>
      <w:r>
        <w:t xml:space="preserve">Populasi manusia telah mencapai angka delapan milyar jiwa pada bulan November 2022 berdasarkan </w:t>
      </w:r>
      <w:r w:rsidR="00202B75">
        <w:t xml:space="preserve">data </w:t>
      </w:r>
      <w:r w:rsidR="007A62D7">
        <w:rPr>
          <w:lang w:val="en-US"/>
        </w:rPr>
        <w:t>statistik dari Perserikatan Bangsa-Bangsa (</w:t>
      </w:r>
      <w:r w:rsidR="007A62D7">
        <w:rPr>
          <w:i/>
          <w:iCs/>
          <w:lang w:val="en-US"/>
        </w:rPr>
        <w:t>United Nations</w:t>
      </w:r>
      <w:r w:rsidR="007A62D7">
        <w:rPr>
          <w:lang w:val="en-US"/>
        </w:rPr>
        <w:t xml:space="preserve">). Dalam statistik ini, negara Indonesia berada pada </w:t>
      </w:r>
      <w:r w:rsidR="000175B2">
        <w:rPr>
          <w:lang w:val="en-US"/>
        </w:rPr>
        <w:t xml:space="preserve">peringkat </w:t>
      </w:r>
      <w:r w:rsidR="007A62D7">
        <w:rPr>
          <w:lang w:val="en-US"/>
        </w:rPr>
        <w:t>4 dengan angka 280 juta jiw</w:t>
      </w:r>
      <w:r w:rsidR="00C96D37">
        <w:rPr>
          <w:lang w:val="en-US"/>
        </w:rPr>
        <w:t xml:space="preserve">a. </w:t>
      </w:r>
      <w:r w:rsidR="000175B2">
        <w:rPr>
          <w:lang w:val="en-US"/>
        </w:rPr>
        <w:t>Hal ini diperkuat dengan adanya data dari</w:t>
      </w:r>
      <w:r w:rsidR="00C96D37">
        <w:rPr>
          <w:lang w:val="en-US"/>
        </w:rPr>
        <w:t xml:space="preserve"> Badan Pusat Statistik pada tahun 2021</w:t>
      </w:r>
      <w:r w:rsidR="000175B2">
        <w:rPr>
          <w:lang w:val="en-US"/>
        </w:rPr>
        <w:t xml:space="preserve"> bahwa</w:t>
      </w:r>
      <w:r w:rsidR="005B1C4D">
        <w:rPr>
          <w:lang w:val="en-US"/>
        </w:rPr>
        <w:t xml:space="preserve"> populasi penduduk di Indonesia terdiri dari</w:t>
      </w:r>
      <w:r w:rsidR="00C96D37">
        <w:rPr>
          <w:lang w:val="en-US"/>
        </w:rPr>
        <w:t xml:space="preserve"> 22 juta jiwa anak-anak dengan</w:t>
      </w:r>
      <w:r w:rsidR="000175B2">
        <w:rPr>
          <w:lang w:val="en-US"/>
        </w:rPr>
        <w:t xml:space="preserve"> rentang</w:t>
      </w:r>
      <w:r w:rsidR="00C96D37">
        <w:rPr>
          <w:lang w:val="en-US"/>
        </w:rPr>
        <w:t xml:space="preserve"> umur 0</w:t>
      </w:r>
      <w:r w:rsidR="000175B2">
        <w:rPr>
          <w:lang w:val="en-US"/>
        </w:rPr>
        <w:t xml:space="preserve"> s/d </w:t>
      </w:r>
      <w:r w:rsidR="00C96D37">
        <w:rPr>
          <w:lang w:val="en-US"/>
        </w:rPr>
        <w:t>4 tahun, dan 22 juta jiwa anak-anak dengan</w:t>
      </w:r>
      <w:r w:rsidR="000175B2">
        <w:rPr>
          <w:lang w:val="en-US"/>
        </w:rPr>
        <w:t xml:space="preserve"> rentang</w:t>
      </w:r>
      <w:r w:rsidR="00C96D37">
        <w:rPr>
          <w:lang w:val="en-US"/>
        </w:rPr>
        <w:t xml:space="preserve"> umur 5</w:t>
      </w:r>
      <w:r w:rsidR="000175B2">
        <w:rPr>
          <w:lang w:val="en-US"/>
        </w:rPr>
        <w:t xml:space="preserve"> s/d </w:t>
      </w:r>
      <w:r w:rsidR="00C96D37">
        <w:rPr>
          <w:lang w:val="en-US"/>
        </w:rPr>
        <w:t>9 tahun</w:t>
      </w:r>
      <w:r w:rsidR="00636C0E">
        <w:rPr>
          <w:lang w:val="en-US"/>
        </w:rPr>
        <w:t xml:space="preserve"> dengan total anak-anak dengan umur dibawah 10 tahun sebanyak 44 jiwa yang merupakan 15.71% populasi dari total penduduk di Indonesia</w:t>
      </w:r>
      <w:r w:rsidR="005B1C4D">
        <w:rPr>
          <w:lang w:val="en-US"/>
        </w:rPr>
        <w:t>.</w:t>
      </w:r>
    </w:p>
    <w:p w14:paraId="31722588" w14:textId="0316A641" w:rsidR="00636C0E" w:rsidRDefault="00636C0E">
      <w:pPr>
        <w:ind w:firstLine="0"/>
        <w:rPr>
          <w:lang w:val="en-US"/>
        </w:rPr>
      </w:pPr>
    </w:p>
    <w:p w14:paraId="16F4C8E8" w14:textId="65DFE21E" w:rsidR="00636C0E" w:rsidRDefault="00636C0E">
      <w:pPr>
        <w:ind w:firstLine="0"/>
        <w:rPr>
          <w:lang w:val="en-US"/>
        </w:rPr>
      </w:pPr>
      <w:r>
        <w:rPr>
          <w:lang w:val="en-US"/>
        </w:rPr>
        <w:t xml:space="preserve">Dengan banyaknya populasi anak di Indonesia maka teknologi di bidang pendidikan juga akan diperlukan untuk </w:t>
      </w:r>
      <w:r w:rsidR="00C02CC5">
        <w:rPr>
          <w:lang w:val="en-US"/>
        </w:rPr>
        <w:t>meningkatkan efisiensi kegiatan belajar mengajar di Indonesia.</w:t>
      </w:r>
      <w:r w:rsidR="00DE1B7F">
        <w:rPr>
          <w:lang w:val="en-US"/>
        </w:rPr>
        <w:t xml:space="preserve"> Dalam kegiatan belajar mengajar, salah satu teknik penilaian keberhasilan pelajar terhadap materi yang diberikan adalah melalui tugas </w:t>
      </w:r>
      <w:r w:rsidR="007255AA">
        <w:rPr>
          <w:lang w:val="en-US"/>
        </w:rPr>
        <w:t>essai</w:t>
      </w:r>
      <w:r w:rsidR="00DE1B7F">
        <w:rPr>
          <w:lang w:val="en-US"/>
        </w:rPr>
        <w:t xml:space="preserve">. </w:t>
      </w:r>
      <w:r w:rsidR="009B6456">
        <w:rPr>
          <w:lang w:val="en-US"/>
        </w:rPr>
        <w:t xml:space="preserve">Melalui tugas </w:t>
      </w:r>
      <w:r w:rsidR="007255AA">
        <w:rPr>
          <w:lang w:val="en-US"/>
        </w:rPr>
        <w:t>essai</w:t>
      </w:r>
      <w:r w:rsidR="009B6456">
        <w:rPr>
          <w:lang w:val="en-US"/>
        </w:rPr>
        <w:t xml:space="preserve"> ini, murid dapat memberikan jawaban berupa opini terkait pertanyaan yang diberikan oleh pengajar.</w:t>
      </w:r>
    </w:p>
    <w:p w14:paraId="24B29135" w14:textId="4E25A299" w:rsidR="009B6456" w:rsidRDefault="009B6456">
      <w:pPr>
        <w:ind w:firstLine="0"/>
        <w:rPr>
          <w:lang w:val="en-US"/>
        </w:rPr>
      </w:pPr>
    </w:p>
    <w:p w14:paraId="14DBB5BB" w14:textId="681D083D" w:rsidR="009B6456" w:rsidRDefault="008D3E03">
      <w:pPr>
        <w:ind w:firstLine="0"/>
        <w:rPr>
          <w:lang w:val="en-US"/>
        </w:rPr>
      </w:pPr>
      <w:r>
        <w:rPr>
          <w:lang w:val="en-US"/>
        </w:rPr>
        <w:t xml:space="preserve">Melalui tugas </w:t>
      </w:r>
      <w:r w:rsidR="007255AA">
        <w:rPr>
          <w:lang w:val="en-US"/>
        </w:rPr>
        <w:t>essai</w:t>
      </w:r>
      <w:r>
        <w:rPr>
          <w:lang w:val="en-US"/>
        </w:rPr>
        <w:t xml:space="preserve"> ini, </w:t>
      </w:r>
      <w:r w:rsidR="001170EB">
        <w:rPr>
          <w:lang w:val="en-US"/>
        </w:rPr>
        <w:t>jawaban yang dihasilkan dari masing-masing murid akan cenderung berbeda. Maka dari itu, pengajar akan memiliki banyak variasi jawaban yang harus dikoreksi dan menilainya satu-persatu yang dapat memakan waktu lama dalam proses penilaian masing-masing jawaban.</w:t>
      </w:r>
      <w:r w:rsidR="005E04C3">
        <w:rPr>
          <w:lang w:val="en-US"/>
        </w:rPr>
        <w:t xml:space="preserve"> Hal ini lah yang mendorong penulis untuk membangun sebuah aplikasi yang dapat mempercepat proses evaluasi penilaian </w:t>
      </w:r>
      <w:r w:rsidR="007255AA">
        <w:rPr>
          <w:lang w:val="en-US"/>
        </w:rPr>
        <w:t>essai</w:t>
      </w:r>
      <w:r w:rsidR="005E04C3">
        <w:rPr>
          <w:lang w:val="en-US"/>
        </w:rPr>
        <w:t>.</w:t>
      </w:r>
    </w:p>
    <w:p w14:paraId="51CDE259" w14:textId="627143F3" w:rsidR="00DB6B97" w:rsidRDefault="00DB6B97">
      <w:pPr>
        <w:ind w:firstLine="0"/>
        <w:rPr>
          <w:lang w:val="en-US"/>
        </w:rPr>
      </w:pPr>
    </w:p>
    <w:p w14:paraId="2E48B664" w14:textId="4321B253" w:rsidR="00DB6B97" w:rsidRDefault="00DB6B97">
      <w:pPr>
        <w:ind w:firstLine="0"/>
        <w:rPr>
          <w:lang w:val="en-US"/>
        </w:rPr>
      </w:pPr>
      <w:r>
        <w:rPr>
          <w:lang w:val="en-US"/>
        </w:rPr>
        <w:t xml:space="preserve">Aplikasi harus dapat melakukan proses evaluasi jawaban menggunakan Bahasa Indonesia atau Bahasa Inggris, dikarenakan Bahasa Inggris telah menjadi kurikulum wajib pada program pendidikan 12 tahun di Indonesia. Aplikasi akan dibuat untuk dapat memeriksa persentase kemiripan jawaban </w:t>
      </w:r>
      <w:r w:rsidR="007255AA">
        <w:rPr>
          <w:lang w:val="en-US"/>
        </w:rPr>
        <w:t>essai</w:t>
      </w:r>
      <w:r>
        <w:rPr>
          <w:lang w:val="en-US"/>
        </w:rPr>
        <w:t xml:space="preserve"> murid terhadap jawaban guru. </w:t>
      </w:r>
      <w:r>
        <w:rPr>
          <w:lang w:val="en-US"/>
        </w:rPr>
        <w:lastRenderedPageBreak/>
        <w:t>Persentase kemiripan jawaban ini kemudian akan menjadi nilai bagi murid yang telah diperiksa jawabannya.</w:t>
      </w:r>
    </w:p>
    <w:p w14:paraId="7EC3037F" w14:textId="1A6A2E2D" w:rsidR="00A3034A" w:rsidRDefault="00A3034A">
      <w:pPr>
        <w:ind w:firstLine="0"/>
        <w:rPr>
          <w:lang w:val="en-US"/>
        </w:rPr>
      </w:pPr>
    </w:p>
    <w:p w14:paraId="767A44BE" w14:textId="436021DE" w:rsidR="00A3034A" w:rsidRPr="00A3034A" w:rsidRDefault="00A3034A">
      <w:pPr>
        <w:ind w:firstLine="0"/>
        <w:rPr>
          <w:lang w:val="en-US"/>
        </w:rPr>
      </w:pPr>
      <w:r>
        <w:rPr>
          <w:lang w:val="en-US"/>
        </w:rPr>
        <w:t xml:space="preserve">Pada implementasi, aplikasi akan dibuat berbasis website. Pada </w:t>
      </w:r>
      <w:r w:rsidR="00D72F15">
        <w:rPr>
          <w:lang w:val="en-US"/>
        </w:rPr>
        <w:t>aplikasi</w:t>
      </w:r>
      <w:r>
        <w:rPr>
          <w:lang w:val="en-US"/>
        </w:rPr>
        <w:t xml:space="preserve"> tersebut, guru akan memasukkan jawaban berupa teks. Kemudian, guru akan dapat memasukkan jawaban murid satu-persatu berupa teks yang telah disalin atau file plainteks dengan ekstensi </w:t>
      </w:r>
      <w:r>
        <w:rPr>
          <w:i/>
          <w:iCs/>
          <w:lang w:val="en-US"/>
        </w:rPr>
        <w:t>.txt</w:t>
      </w:r>
      <w:r>
        <w:rPr>
          <w:lang w:val="en-US"/>
        </w:rPr>
        <w:t xml:space="preserve">, maupun memasukkan jawaban secara massal dengan mengunggah file excel dengan ekstensi </w:t>
      </w:r>
      <w:r>
        <w:rPr>
          <w:i/>
          <w:iCs/>
          <w:lang w:val="en-US"/>
        </w:rPr>
        <w:t>.xls</w:t>
      </w:r>
      <w:r>
        <w:rPr>
          <w:lang w:val="en-US"/>
        </w:rPr>
        <w:t xml:space="preserve">. </w:t>
      </w:r>
    </w:p>
    <w:p w14:paraId="64D2EE8D" w14:textId="230C68D9" w:rsidR="000446C9" w:rsidRPr="000446C9" w:rsidRDefault="000446C9">
      <w:pPr>
        <w:ind w:firstLine="0"/>
        <w:rPr>
          <w:lang w:val="en-US"/>
        </w:rPr>
      </w:pPr>
    </w:p>
    <w:p w14:paraId="355C13BC" w14:textId="77777777" w:rsidR="00F52D40" w:rsidRDefault="006724C1">
      <w:pPr>
        <w:pStyle w:val="Heading2"/>
        <w:numPr>
          <w:ilvl w:val="1"/>
          <w:numId w:val="13"/>
        </w:numPr>
      </w:pPr>
      <w:r>
        <w:t>Rumusan Masalah</w:t>
      </w:r>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44A4E498" w14:textId="6677601D" w:rsidR="009858CB" w:rsidRDefault="009858CB" w:rsidP="009858CB">
      <w:pPr>
        <w:pStyle w:val="ListParagraph"/>
        <w:numPr>
          <w:ilvl w:val="3"/>
          <w:numId w:val="1"/>
        </w:numPr>
        <w:ind w:left="72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essai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1D0199CA" w:rsidR="00D74042" w:rsidRDefault="00AC3266" w:rsidP="009858CB">
      <w:pPr>
        <w:pStyle w:val="ListParagraph"/>
        <w:numPr>
          <w:ilvl w:val="3"/>
          <w:numId w:val="1"/>
        </w:numPr>
        <w:ind w:left="72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3369D0C2" w14:textId="77777777" w:rsidR="00D74042" w:rsidRPr="00D74042" w:rsidRDefault="00D74042" w:rsidP="00D74042">
      <w:pPr>
        <w:ind w:firstLine="0"/>
        <w:rPr>
          <w:lang w:val="en-US"/>
        </w:rPr>
      </w:pPr>
    </w:p>
    <w:p w14:paraId="777B41DF" w14:textId="77777777" w:rsidR="00F52D40" w:rsidRDefault="006724C1">
      <w:pPr>
        <w:pStyle w:val="Heading2"/>
        <w:numPr>
          <w:ilvl w:val="1"/>
          <w:numId w:val="13"/>
        </w:numPr>
      </w:pPr>
      <w:r>
        <w:t>Tujuan Penelitian</w:t>
      </w:r>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841C348" w:rsidR="00D74042" w:rsidRPr="00D74042" w:rsidRDefault="00D74042" w:rsidP="00D74042">
      <w:pPr>
        <w:pStyle w:val="ListParagraph"/>
        <w:numPr>
          <w:ilvl w:val="6"/>
          <w:numId w:val="1"/>
        </w:numPr>
        <w:pBdr>
          <w:top w:val="nil"/>
          <w:left w:val="nil"/>
          <w:bottom w:val="nil"/>
          <w:right w:val="nil"/>
          <w:between w:val="nil"/>
        </w:pBdr>
        <w:ind w:left="72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essai singkat.</w:t>
      </w:r>
    </w:p>
    <w:p w14:paraId="6D96FDB2" w14:textId="17B36371" w:rsidR="00CF2B47" w:rsidRDefault="00AC3266" w:rsidP="00D74042">
      <w:pPr>
        <w:pStyle w:val="ListParagraph"/>
        <w:numPr>
          <w:ilvl w:val="6"/>
          <w:numId w:val="1"/>
        </w:numPr>
        <w:pBdr>
          <w:top w:val="nil"/>
          <w:left w:val="nil"/>
          <w:bottom w:val="nil"/>
          <w:right w:val="nil"/>
          <w:between w:val="nil"/>
        </w:pBdr>
        <w:ind w:left="72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p>
    <w:p w14:paraId="68DD962A" w14:textId="77777777" w:rsidR="00F52D40" w:rsidRDefault="00F52D40">
      <w:pPr>
        <w:pBdr>
          <w:top w:val="nil"/>
          <w:left w:val="nil"/>
          <w:bottom w:val="nil"/>
          <w:right w:val="nil"/>
          <w:between w:val="nil"/>
        </w:pBdr>
        <w:ind w:left="1440" w:firstLine="0"/>
        <w:rPr>
          <w:color w:val="000000"/>
        </w:rPr>
      </w:pPr>
    </w:p>
    <w:p w14:paraId="17D6C2A5" w14:textId="77777777" w:rsidR="00F52D40" w:rsidRDefault="006724C1">
      <w:pPr>
        <w:pStyle w:val="Heading2"/>
        <w:numPr>
          <w:ilvl w:val="1"/>
          <w:numId w:val="13"/>
        </w:numPr>
      </w:pPr>
      <w:bookmarkStart w:id="15" w:name="_2jxsxqh" w:colFirst="0" w:colLast="0"/>
      <w:bookmarkEnd w:id="15"/>
      <w:r>
        <w:t xml:space="preserve">Batasan Masalah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BB68A9">
      <w:pPr>
        <w:pStyle w:val="ListParagraph"/>
        <w:numPr>
          <w:ilvl w:val="0"/>
          <w:numId w:val="17"/>
        </w:numPr>
        <w:rPr>
          <w:lang w:val="en-US"/>
        </w:rPr>
      </w:pPr>
      <w:r>
        <w:rPr>
          <w:lang w:val="en-US"/>
        </w:rPr>
        <w:t>Aplikasi berbasis web hanya dapat digunakan melalui browser.</w:t>
      </w:r>
    </w:p>
    <w:p w14:paraId="4868FF78" w14:textId="6175A888" w:rsidR="00BB68A9" w:rsidRDefault="00D72F15" w:rsidP="00BB68A9">
      <w:pPr>
        <w:pStyle w:val="ListParagraph"/>
        <w:numPr>
          <w:ilvl w:val="0"/>
          <w:numId w:val="17"/>
        </w:numPr>
        <w:rPr>
          <w:lang w:val="en-US"/>
        </w:rPr>
      </w:pPr>
      <w:r>
        <w:rPr>
          <w:lang w:val="en-US"/>
        </w:rPr>
        <w:t>Aplikasi</w:t>
      </w:r>
      <w:r w:rsidR="00BB68A9">
        <w:rPr>
          <w:lang w:val="en-US"/>
        </w:rPr>
        <w:t xml:space="preserve"> hanya dapat memproses penilaian essai yang diketik, bukan ditulis tangan.</w:t>
      </w:r>
    </w:p>
    <w:p w14:paraId="0C057411" w14:textId="5396D6BB" w:rsidR="00BB68A9" w:rsidRDefault="00D72F15" w:rsidP="00BB68A9">
      <w:pPr>
        <w:pStyle w:val="ListParagraph"/>
        <w:numPr>
          <w:ilvl w:val="0"/>
          <w:numId w:val="17"/>
        </w:numPr>
        <w:rPr>
          <w:lang w:val="en-US"/>
        </w:rPr>
      </w:pPr>
      <w:r>
        <w:rPr>
          <w:lang w:val="en-US"/>
        </w:rPr>
        <w:t>Apliaksi</w:t>
      </w:r>
      <w:r w:rsidR="00BB68A9">
        <w:rPr>
          <w:lang w:val="en-US"/>
        </w:rPr>
        <w:t xml:space="preserve"> hanya dapat menerima </w:t>
      </w:r>
      <w:r w:rsidR="00A3034A">
        <w:rPr>
          <w:lang w:val="en-US"/>
        </w:rPr>
        <w:t>masukkan berupa teks untuk jawaban guru.</w:t>
      </w:r>
    </w:p>
    <w:p w14:paraId="059CE7C3" w14:textId="3F8E2B88" w:rsidR="00A3034A" w:rsidRDefault="00D72F15" w:rsidP="00BB68A9">
      <w:pPr>
        <w:pStyle w:val="ListParagraph"/>
        <w:numPr>
          <w:ilvl w:val="0"/>
          <w:numId w:val="17"/>
        </w:numPr>
        <w:rPr>
          <w:lang w:val="en-US"/>
        </w:rPr>
      </w:pPr>
      <w:r>
        <w:rPr>
          <w:lang w:val="en-US"/>
        </w:rPr>
        <w:lastRenderedPageBreak/>
        <w:t>Aplikasi</w:t>
      </w:r>
      <w:r w:rsidR="00A3034A">
        <w:rPr>
          <w:lang w:val="en-US"/>
        </w:rPr>
        <w:t xml:space="preserve"> hanya dapat menerima masukkan berupa teks, file teks dengan ekstensi </w:t>
      </w:r>
      <w:r w:rsidR="00A3034A">
        <w:rPr>
          <w:i/>
          <w:iCs/>
          <w:lang w:val="en-US"/>
        </w:rPr>
        <w:t>.txt</w:t>
      </w:r>
      <w:r w:rsidR="00A3034A">
        <w:rPr>
          <w:lang w:val="en-US"/>
        </w:rPr>
        <w:t>, atau file excel berisi kumpulan jawaban untuk jawaban murid.</w:t>
      </w:r>
    </w:p>
    <w:p w14:paraId="572DA41F" w14:textId="7428F99D" w:rsidR="00D72F15" w:rsidRPr="00BB68A9" w:rsidRDefault="00D72F15" w:rsidP="00BB68A9">
      <w:pPr>
        <w:pStyle w:val="ListParagraph"/>
        <w:numPr>
          <w:ilvl w:val="0"/>
          <w:numId w:val="17"/>
        </w:numPr>
        <w:rPr>
          <w:lang w:val="en-US"/>
        </w:rPr>
      </w:pPr>
      <w:r>
        <w:rPr>
          <w:lang w:val="en-US"/>
        </w:rPr>
        <w:t xml:space="preserve">Model </w:t>
      </w:r>
      <w:r>
        <w:rPr>
          <w:i/>
          <w:iCs/>
          <w:lang w:val="en-US"/>
        </w:rPr>
        <w:t>machine learning</w:t>
      </w:r>
      <w:r>
        <w:rPr>
          <w:lang w:val="en-US"/>
        </w:rPr>
        <w:t xml:space="preserve"> yang digunakan pada penelitian ini adalah model yang telah dikembangkan dan dilatih pada penelitian sebelumnya.</w:t>
      </w:r>
    </w:p>
    <w:p w14:paraId="0A37347A" w14:textId="77777777" w:rsidR="00F52D40" w:rsidRDefault="00F52D40">
      <w:pPr>
        <w:pBdr>
          <w:top w:val="nil"/>
          <w:left w:val="nil"/>
          <w:bottom w:val="nil"/>
          <w:right w:val="nil"/>
          <w:between w:val="nil"/>
        </w:pBdr>
        <w:ind w:left="1440" w:firstLine="0"/>
        <w:rPr>
          <w:color w:val="000000"/>
        </w:rPr>
      </w:pPr>
    </w:p>
    <w:p w14:paraId="02E4D875" w14:textId="77777777" w:rsidR="00F52D40" w:rsidRDefault="006724C1">
      <w:pPr>
        <w:pStyle w:val="Heading2"/>
        <w:numPr>
          <w:ilvl w:val="1"/>
          <w:numId w:val="13"/>
        </w:numPr>
      </w:pPr>
      <w:bookmarkStart w:id="16" w:name="_z337ya" w:colFirst="0" w:colLast="0"/>
      <w:bookmarkEnd w:id="16"/>
      <w:r>
        <w:t>Manfaat Penelitian</w:t>
      </w:r>
    </w:p>
    <w:p w14:paraId="7BB0113F" w14:textId="62999E50" w:rsidR="00D72F15" w:rsidRPr="00D83512" w:rsidRDefault="00D83512" w:rsidP="00D83512">
      <w:pPr>
        <w:ind w:firstLine="0"/>
        <w:rPr>
          <w:lang w:val="en-US"/>
        </w:rPr>
      </w:pPr>
      <w:r>
        <w:rPr>
          <w:lang w:val="en-US"/>
        </w:rPr>
        <w:t>Penelitian ini diharapkan dapat meningkatkan efisiensi kegiatan belajar-mengajar (KBM) pada seluruh jenjang pendidikan dengan mempermudah proses penilaian essai singkat pada soal dengan jawaban berbahasa Indonesia atau Inggris.</w:t>
      </w:r>
    </w:p>
    <w:p w14:paraId="530156C3" w14:textId="77777777" w:rsidR="00F52D40" w:rsidRDefault="00F52D40">
      <w:pPr>
        <w:ind w:firstLine="0"/>
      </w:pPr>
    </w:p>
    <w:p w14:paraId="756A5DB7" w14:textId="77777777" w:rsidR="00F52D40" w:rsidRDefault="006724C1">
      <w:pPr>
        <w:pStyle w:val="Heading2"/>
        <w:numPr>
          <w:ilvl w:val="1"/>
          <w:numId w:val="13"/>
        </w:numPr>
      </w:pPr>
      <w:bookmarkStart w:id="17" w:name="_3j2qqm3" w:colFirst="0" w:colLast="0"/>
      <w:bookmarkEnd w:id="17"/>
      <w:r>
        <w:t>Sistematika Penulisan</w:t>
      </w:r>
    </w:p>
    <w:p w14:paraId="15914248" w14:textId="3A5B4991" w:rsidR="00F52D40" w:rsidRDefault="00F637CC" w:rsidP="00440494">
      <w:pPr>
        <w:pStyle w:val="Heading3"/>
        <w:numPr>
          <w:ilvl w:val="2"/>
          <w:numId w:val="13"/>
        </w:numPr>
        <w:ind w:left="1080"/>
        <w:rPr>
          <w:lang w:val="en-US"/>
        </w:rPr>
      </w:pPr>
      <w:bookmarkStart w:id="18" w:name="_1y810tw" w:colFirst="0" w:colLast="0"/>
      <w:bookmarkEnd w:id="18"/>
      <w:r>
        <w:rPr>
          <w:lang w:val="en-US"/>
        </w:rPr>
        <w:t>BAB I PENDAHULUAN</w:t>
      </w:r>
    </w:p>
    <w:p w14:paraId="5B2205BB" w14:textId="637C46DC" w:rsidR="00D83512" w:rsidRPr="00D83512" w:rsidRDefault="00D83512" w:rsidP="00566D0E">
      <w:pPr>
        <w:ind w:left="36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36B540DF" w:rsidR="00F637CC" w:rsidRDefault="00F637CC" w:rsidP="00F637CC">
      <w:pPr>
        <w:pStyle w:val="Heading3"/>
        <w:numPr>
          <w:ilvl w:val="2"/>
          <w:numId w:val="13"/>
        </w:numPr>
        <w:ind w:left="1080"/>
        <w:rPr>
          <w:lang w:val="en-US"/>
        </w:rPr>
      </w:pPr>
      <w:bookmarkStart w:id="19" w:name="_4i7ojhp" w:colFirst="0" w:colLast="0"/>
      <w:bookmarkEnd w:id="19"/>
      <w:r>
        <w:rPr>
          <w:lang w:val="en-US"/>
        </w:rPr>
        <w:t>BAB II TINJAUAN PUSTAKA</w:t>
      </w:r>
    </w:p>
    <w:p w14:paraId="62868D17" w14:textId="6284FE6A" w:rsidR="00D83512" w:rsidRPr="00D83512" w:rsidRDefault="00D83512" w:rsidP="00566D0E">
      <w:pPr>
        <w:ind w:left="36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63217008" w:rsidR="00F637CC" w:rsidRDefault="00F637CC" w:rsidP="00F637CC">
      <w:pPr>
        <w:pStyle w:val="Heading3"/>
        <w:numPr>
          <w:ilvl w:val="2"/>
          <w:numId w:val="13"/>
        </w:numPr>
        <w:ind w:left="1080"/>
        <w:rPr>
          <w:lang w:val="en-US"/>
        </w:rPr>
      </w:pPr>
      <w:r>
        <w:rPr>
          <w:lang w:val="en-US"/>
        </w:rPr>
        <w:t>BAB III METODE PENELITIAN</w:t>
      </w:r>
    </w:p>
    <w:p w14:paraId="14D3CFA1" w14:textId="497B7E3D" w:rsidR="00D83512" w:rsidRPr="00D83512" w:rsidRDefault="00D83512" w:rsidP="00D83512">
      <w:pPr>
        <w:ind w:left="360" w:firstLine="0"/>
        <w:rPr>
          <w:lang w:val="en-US"/>
        </w:rPr>
      </w:pPr>
      <w:r>
        <w:rPr>
          <w:lang w:val="en-US"/>
        </w:rPr>
        <w:t xml:space="preserve">Pada bab ini menjelaskan langkah-langkah dilakukannya penelitian </w:t>
      </w:r>
      <w:r w:rsidR="00185B58">
        <w:rPr>
          <w:lang w:val="en-US"/>
        </w:rPr>
        <w:t>untuk mencapai hasil penelitian yang diharapkan.</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77777777" w:rsidR="00F52D40" w:rsidRDefault="006724C1">
      <w:pPr>
        <w:pStyle w:val="Heading1"/>
      </w:pPr>
      <w:bookmarkStart w:id="20" w:name="_2xcytpi" w:colFirst="0" w:colLast="0"/>
      <w:bookmarkEnd w:id="20"/>
      <w:r>
        <w:lastRenderedPageBreak/>
        <w:t>BAB II</w:t>
      </w:r>
      <w:r>
        <w:br/>
        <w:t>TINJAUAN PUSTAKA</w:t>
      </w:r>
    </w:p>
    <w:p w14:paraId="38800329" w14:textId="77777777" w:rsidR="00F52D40" w:rsidRDefault="00F52D40">
      <w:pPr>
        <w:ind w:left="360" w:firstLine="0"/>
      </w:pPr>
    </w:p>
    <w:p w14:paraId="220615A9" w14:textId="77777777" w:rsidR="00F52D40" w:rsidRDefault="006724C1" w:rsidP="006710EE">
      <w:pPr>
        <w:pStyle w:val="Heading2"/>
        <w:numPr>
          <w:ilvl w:val="1"/>
          <w:numId w:val="8"/>
        </w:numPr>
        <w:ind w:left="360"/>
      </w:pPr>
      <w:bookmarkStart w:id="21" w:name="_1ci93xb" w:colFirst="0" w:colLast="0"/>
      <w:bookmarkEnd w:id="21"/>
      <w:r>
        <w:t xml:space="preserve">Tinjauan </w:t>
      </w:r>
      <w:commentRangeStart w:id="22"/>
      <w:r>
        <w:t>Pustaka</w:t>
      </w:r>
      <w:commentRangeEnd w:id="22"/>
      <w:r w:rsidR="00F35453">
        <w:rPr>
          <w:rStyle w:val="CommentReference"/>
          <w:b w:val="0"/>
          <w:color w:val="auto"/>
        </w:rPr>
        <w:commentReference w:id="22"/>
      </w:r>
    </w:p>
    <w:p w14:paraId="6B54BC14" w14:textId="77777777"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r>
        <w:lastRenderedPageBreak/>
        <w:t>Tabel 2.1 Perbandingan Referensi</w:t>
      </w:r>
    </w:p>
    <w:tbl>
      <w:tblPr>
        <w:tblStyle w:val="TableGrid"/>
        <w:tblW w:w="0" w:type="auto"/>
        <w:tblLook w:val="04A0" w:firstRow="1" w:lastRow="0" w:firstColumn="1" w:lastColumn="0" w:noHBand="0" w:noVBand="1"/>
      </w:tblPr>
      <w:tblGrid>
        <w:gridCol w:w="512"/>
        <w:gridCol w:w="2201"/>
        <w:gridCol w:w="3785"/>
        <w:gridCol w:w="2970"/>
        <w:gridCol w:w="4050"/>
      </w:tblGrid>
      <w:tr w:rsidR="00F600FC" w14:paraId="79AA023D" w14:textId="77777777" w:rsidTr="00956364">
        <w:trPr>
          <w:tblHeader/>
        </w:trPr>
        <w:tc>
          <w:tcPr>
            <w:tcW w:w="512" w:type="dxa"/>
            <w:tcBorders>
              <w:bottom w:val="single" w:sz="4" w:space="0" w:color="auto"/>
            </w:tcBorders>
          </w:tcPr>
          <w:p w14:paraId="6EC12DE0" w14:textId="164A2B52" w:rsidR="00F600FC" w:rsidRPr="004327B1" w:rsidRDefault="00F600FC" w:rsidP="004327B1">
            <w:pPr>
              <w:ind w:firstLine="0"/>
              <w:jc w:val="center"/>
              <w:rPr>
                <w:b/>
                <w:bCs/>
                <w:lang w:val="en-US"/>
              </w:rPr>
            </w:pPr>
            <w:r w:rsidRPr="004327B1">
              <w:rPr>
                <w:b/>
                <w:bCs/>
                <w:lang w:val="en-US"/>
              </w:rPr>
              <w:t>No</w:t>
            </w:r>
          </w:p>
        </w:tc>
        <w:tc>
          <w:tcPr>
            <w:tcW w:w="2201" w:type="dxa"/>
            <w:tcBorders>
              <w:bottom w:val="single" w:sz="4" w:space="0" w:color="auto"/>
            </w:tcBorders>
          </w:tcPr>
          <w:p w14:paraId="0409DAD9" w14:textId="5BD4FD09" w:rsidR="00F600FC" w:rsidRPr="004327B1" w:rsidRDefault="00F600FC" w:rsidP="004327B1">
            <w:pPr>
              <w:ind w:firstLine="0"/>
              <w:jc w:val="center"/>
              <w:rPr>
                <w:b/>
                <w:bCs/>
                <w:lang w:val="en-US"/>
              </w:rPr>
            </w:pPr>
            <w:r w:rsidRPr="004327B1">
              <w:rPr>
                <w:b/>
                <w:bCs/>
                <w:lang w:val="en-US"/>
              </w:rPr>
              <w:t>Judul</w:t>
            </w:r>
          </w:p>
        </w:tc>
        <w:tc>
          <w:tcPr>
            <w:tcW w:w="3785" w:type="dxa"/>
            <w:tcBorders>
              <w:bottom w:val="single" w:sz="4" w:space="0" w:color="auto"/>
            </w:tcBorders>
          </w:tcPr>
          <w:p w14:paraId="091D5CAD" w14:textId="7DCA6D7C" w:rsidR="00F600FC" w:rsidRPr="004327B1" w:rsidRDefault="00F600FC" w:rsidP="004327B1">
            <w:pPr>
              <w:ind w:firstLine="0"/>
              <w:jc w:val="center"/>
              <w:rPr>
                <w:b/>
                <w:bCs/>
                <w:lang w:val="en-US"/>
              </w:rPr>
            </w:pPr>
            <w:r w:rsidRPr="004327B1">
              <w:rPr>
                <w:b/>
                <w:bCs/>
                <w:lang w:val="en-US"/>
              </w:rPr>
              <w:t>Permasalahan</w:t>
            </w:r>
          </w:p>
        </w:tc>
        <w:tc>
          <w:tcPr>
            <w:tcW w:w="2970" w:type="dxa"/>
            <w:tcBorders>
              <w:bottom w:val="single" w:sz="4" w:space="0" w:color="auto"/>
            </w:tcBorders>
          </w:tcPr>
          <w:p w14:paraId="467901E9" w14:textId="25BFCE91" w:rsidR="00F600FC" w:rsidRPr="004327B1" w:rsidRDefault="00F600FC" w:rsidP="004327B1">
            <w:pPr>
              <w:ind w:firstLine="0"/>
              <w:jc w:val="center"/>
              <w:rPr>
                <w:b/>
                <w:bCs/>
                <w:lang w:val="en-US"/>
              </w:rPr>
            </w:pPr>
            <w:r w:rsidRPr="004327B1">
              <w:rPr>
                <w:b/>
                <w:bCs/>
                <w:lang w:val="en-US"/>
              </w:rPr>
              <w:t>Metode</w:t>
            </w:r>
          </w:p>
        </w:tc>
        <w:tc>
          <w:tcPr>
            <w:tcW w:w="4050" w:type="dxa"/>
            <w:tcBorders>
              <w:bottom w:val="single" w:sz="4" w:space="0" w:color="auto"/>
            </w:tcBorders>
          </w:tcPr>
          <w:p w14:paraId="2B4B0FCD" w14:textId="3749990D" w:rsidR="00F600FC" w:rsidRPr="004327B1" w:rsidRDefault="00F600FC" w:rsidP="004327B1">
            <w:pPr>
              <w:ind w:firstLine="0"/>
              <w:jc w:val="center"/>
              <w:rPr>
                <w:b/>
                <w:bCs/>
                <w:lang w:val="en-US"/>
              </w:rPr>
            </w:pPr>
            <w:r w:rsidRPr="004327B1">
              <w:rPr>
                <w:b/>
                <w:bCs/>
                <w:lang w:val="en-US"/>
              </w:rPr>
              <w:t>Hasil</w:t>
            </w:r>
          </w:p>
        </w:tc>
      </w:tr>
      <w:tr w:rsidR="00F600FC" w14:paraId="049C9E19" w14:textId="77777777" w:rsidTr="00956364">
        <w:tc>
          <w:tcPr>
            <w:tcW w:w="512" w:type="dxa"/>
            <w:tcBorders>
              <w:top w:val="single" w:sz="4" w:space="0" w:color="auto"/>
              <w:bottom w:val="single" w:sz="4" w:space="0" w:color="auto"/>
            </w:tcBorders>
          </w:tcPr>
          <w:p w14:paraId="0A24C50A" w14:textId="1D6A0643" w:rsidR="00F600FC" w:rsidRDefault="004327B1" w:rsidP="004327B1">
            <w:pPr>
              <w:ind w:firstLine="0"/>
              <w:jc w:val="center"/>
              <w:rPr>
                <w:lang w:val="en-US"/>
              </w:rPr>
            </w:pPr>
            <w:r>
              <w:rPr>
                <w:lang w:val="en-US"/>
              </w:rPr>
              <w:t>1</w:t>
            </w:r>
          </w:p>
        </w:tc>
        <w:tc>
          <w:tcPr>
            <w:tcW w:w="2201" w:type="dxa"/>
            <w:tcBorders>
              <w:top w:val="single" w:sz="4" w:space="0" w:color="auto"/>
              <w:bottom w:val="single" w:sz="4" w:space="0" w:color="auto"/>
            </w:tcBorders>
          </w:tcPr>
          <w:p w14:paraId="27A33C7F" w14:textId="77777777" w:rsidR="00F600FC" w:rsidRDefault="004327B1" w:rsidP="00AD1B20">
            <w:pPr>
              <w:ind w:firstLine="0"/>
              <w:jc w:val="left"/>
              <w:rPr>
                <w:lang w:val="en-US"/>
              </w:rPr>
            </w:pPr>
            <w:r w:rsidRPr="004327B1">
              <w:rPr>
                <w:lang w:val="en-US"/>
              </w:rPr>
              <w:t>TENSORFLOW.JS: MACHINE LEARNING FOR THE WEB AND BEYOND</w:t>
            </w:r>
          </w:p>
          <w:p w14:paraId="3FA7D33F" w14:textId="1FB115F5" w:rsidR="00457805" w:rsidRDefault="00457805" w:rsidP="00AD1B20">
            <w:pPr>
              <w:ind w:firstLine="0"/>
              <w:jc w:val="left"/>
              <w:rPr>
                <w:lang w:val="en-US"/>
              </w:rPr>
            </w:pPr>
            <w:r>
              <w:rPr>
                <w:lang w:val="en-US"/>
              </w:rPr>
              <w:t>(2019)</w:t>
            </w:r>
          </w:p>
        </w:tc>
        <w:tc>
          <w:tcPr>
            <w:tcW w:w="3785" w:type="dxa"/>
            <w:tcBorders>
              <w:top w:val="single" w:sz="4" w:space="0" w:color="auto"/>
              <w:bottom w:val="single" w:sz="4" w:space="0" w:color="auto"/>
            </w:tcBorders>
          </w:tcPr>
          <w:p w14:paraId="245FDDB9" w14:textId="23CF9519" w:rsidR="00F600FC" w:rsidRPr="00AD1B20" w:rsidRDefault="00AD1B20" w:rsidP="00AD1B20">
            <w:pPr>
              <w:ind w:firstLine="0"/>
              <w:jc w:val="left"/>
              <w:rPr>
                <w:lang w:val="en-US"/>
              </w:rPr>
            </w:pPr>
            <w:r>
              <w:rPr>
                <w:i/>
                <w:iCs/>
                <w:lang w:val="en-US"/>
              </w:rPr>
              <w:t>Library</w:t>
            </w:r>
            <w:r>
              <w:rPr>
                <w:lang w:val="en-US"/>
              </w:rPr>
              <w:t xml:space="preserve"> pembelajaran mesin biasanya ditulis dalam bahasa Python atau C++. Namun, jumlah pengguna JavaScript untuk frontend dan backend semakin bertambah.</w:t>
            </w:r>
            <w:r w:rsidR="00C94A6C">
              <w:rPr>
                <w:lang w:val="en-US"/>
              </w:rPr>
              <w:t xml:space="preserve"> Jurnal ini berisi panduan untuk menjembatani Python dengan JavaScript</w:t>
            </w:r>
          </w:p>
        </w:tc>
        <w:tc>
          <w:tcPr>
            <w:tcW w:w="2970" w:type="dxa"/>
            <w:tcBorders>
              <w:top w:val="single" w:sz="4" w:space="0" w:color="auto"/>
              <w:bottom w:val="single" w:sz="4" w:space="0" w:color="auto"/>
            </w:tcBorders>
          </w:tcPr>
          <w:p w14:paraId="0CC9C0C7" w14:textId="4665192C" w:rsidR="00F600FC" w:rsidRPr="00492FCB" w:rsidRDefault="00492FCB" w:rsidP="00AD1B20">
            <w:pPr>
              <w:ind w:firstLine="0"/>
              <w:jc w:val="left"/>
              <w:rPr>
                <w:lang w:val="en-US"/>
              </w:rPr>
            </w:pPr>
            <w:r>
              <w:rPr>
                <w:lang w:val="en-US"/>
              </w:rPr>
              <w:t>-API (</w:t>
            </w:r>
            <w:r>
              <w:rPr>
                <w:i/>
                <w:iCs/>
                <w:lang w:val="en-US"/>
              </w:rPr>
              <w:t>Application Programming Interface</w:t>
            </w:r>
            <w:r>
              <w:rPr>
                <w:lang w:val="en-US"/>
              </w:rPr>
              <w:t>)</w:t>
            </w:r>
          </w:p>
        </w:tc>
        <w:tc>
          <w:tcPr>
            <w:tcW w:w="4050" w:type="dxa"/>
            <w:tcBorders>
              <w:top w:val="single" w:sz="4" w:space="0" w:color="auto"/>
              <w:bottom w:val="single" w:sz="4" w:space="0" w:color="auto"/>
            </w:tcBorders>
          </w:tcPr>
          <w:p w14:paraId="5C767637" w14:textId="77777777" w:rsidR="00492FCB" w:rsidRDefault="00492FCB"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92FCB" w:rsidRDefault="00492FCB" w:rsidP="00492FCB">
            <w:pPr>
              <w:ind w:firstLine="0"/>
              <w:jc w:val="left"/>
              <w:rPr>
                <w:lang w:val="en-US"/>
              </w:rPr>
            </w:pPr>
            <w:r>
              <w:rPr>
                <w:lang w:val="en-US"/>
              </w:rPr>
              <w:t>- 3426 ms dengan JavaScript biasa dengan 1x percepatan</w:t>
            </w:r>
            <w:r w:rsidR="00FF2F5D">
              <w:rPr>
                <w:lang w:val="en-US"/>
              </w:rPr>
              <w:t>,</w:t>
            </w:r>
          </w:p>
          <w:p w14:paraId="4A7FB124" w14:textId="785F9909" w:rsidR="00492FCB" w:rsidRDefault="00492FCB" w:rsidP="00492FCB">
            <w:pPr>
              <w:ind w:firstLine="0"/>
              <w:jc w:val="left"/>
              <w:rPr>
                <w:lang w:val="en-US"/>
              </w:rPr>
            </w:pPr>
            <w:r>
              <w:rPr>
                <w:lang w:val="en-US"/>
              </w:rPr>
              <w:t>- 10 ms dengan WebGL dengan 342x percepatan</w:t>
            </w:r>
            <w:r w:rsidR="00FF2F5D">
              <w:rPr>
                <w:lang w:val="en-US"/>
              </w:rPr>
              <w:t>,</w:t>
            </w:r>
          </w:p>
          <w:p w14:paraId="32F5391B" w14:textId="3AAC204A" w:rsidR="00F600FC" w:rsidRPr="00492FCB" w:rsidRDefault="00492FCB" w:rsidP="00492FCB">
            <w:pPr>
              <w:ind w:firstLine="0"/>
              <w:jc w:val="left"/>
              <w:rPr>
                <w:lang w:val="en-US"/>
              </w:rPr>
            </w:pPr>
            <w:r>
              <w:rPr>
                <w:lang w:val="en-US"/>
              </w:rPr>
              <w:t>- 3 ms dengan Node.js dengan 1105x percepatan</w:t>
            </w:r>
            <w:r w:rsidR="00FF2F5D">
              <w:rPr>
                <w:lang w:val="en-US"/>
              </w:rPr>
              <w:t>.</w:t>
            </w:r>
          </w:p>
        </w:tc>
      </w:tr>
      <w:tr w:rsidR="00FF491E" w14:paraId="29971CBF" w14:textId="77777777" w:rsidTr="00956364">
        <w:tc>
          <w:tcPr>
            <w:tcW w:w="512" w:type="dxa"/>
            <w:tcBorders>
              <w:top w:val="single" w:sz="4" w:space="0" w:color="auto"/>
              <w:bottom w:val="single" w:sz="4" w:space="0" w:color="auto"/>
            </w:tcBorders>
          </w:tcPr>
          <w:p w14:paraId="0EE54DC7" w14:textId="25368ED3" w:rsidR="00FF491E" w:rsidRDefault="00FF491E" w:rsidP="004327B1">
            <w:pPr>
              <w:ind w:firstLine="0"/>
              <w:jc w:val="center"/>
              <w:rPr>
                <w:lang w:val="en-US"/>
              </w:rPr>
            </w:pPr>
            <w:r>
              <w:rPr>
                <w:lang w:val="en-US"/>
              </w:rPr>
              <w:t>2</w:t>
            </w:r>
          </w:p>
        </w:tc>
        <w:tc>
          <w:tcPr>
            <w:tcW w:w="2201" w:type="dxa"/>
            <w:tcBorders>
              <w:top w:val="single" w:sz="4" w:space="0" w:color="auto"/>
              <w:bottom w:val="single" w:sz="4" w:space="0" w:color="auto"/>
            </w:tcBorders>
          </w:tcPr>
          <w:p w14:paraId="5FED9754" w14:textId="77777777" w:rsidR="00FF491E" w:rsidRPr="00FF491E" w:rsidRDefault="00FF491E" w:rsidP="00FF491E">
            <w:pPr>
              <w:ind w:firstLine="0"/>
              <w:jc w:val="left"/>
              <w:rPr>
                <w:lang w:val="en-US"/>
              </w:rPr>
            </w:pPr>
            <w:r w:rsidRPr="00FF491E">
              <w:rPr>
                <w:lang w:val="en-US"/>
              </w:rPr>
              <w:t xml:space="preserve">Improvement of excel data processing function based on Spring MVC </w:t>
            </w:r>
          </w:p>
          <w:p w14:paraId="36E40360" w14:textId="2C68D730" w:rsidR="00FF491E" w:rsidRDefault="00FF491E" w:rsidP="00FF491E">
            <w:pPr>
              <w:ind w:firstLine="0"/>
              <w:jc w:val="left"/>
              <w:rPr>
                <w:lang w:val="en-US"/>
              </w:rPr>
            </w:pPr>
            <w:r w:rsidRPr="00FF491E">
              <w:rPr>
                <w:lang w:val="en-US"/>
              </w:rPr>
              <w:t>Framework</w:t>
            </w:r>
          </w:p>
          <w:p w14:paraId="0DE57F39" w14:textId="42F3781D" w:rsidR="00FF491E" w:rsidRPr="004327B1" w:rsidRDefault="00FF491E"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84E5C77" w14:textId="6AD48565" w:rsidR="00FF491E" w:rsidRPr="00983B5F" w:rsidRDefault="00983B5F" w:rsidP="00AD1B20">
            <w:pPr>
              <w:ind w:firstLine="0"/>
              <w:jc w:val="left"/>
              <w:rPr>
                <w:lang w:val="en-US"/>
              </w:rPr>
            </w:pPr>
            <w:r>
              <w:rPr>
                <w:i/>
                <w:iCs/>
                <w:lang w:val="en-US"/>
              </w:rPr>
              <w:t>Excel</w:t>
            </w:r>
            <w:r>
              <w:rPr>
                <w:lang w:val="en-US"/>
              </w:rPr>
              <w:t xml:space="preserve"> yang sangat umum digunakan, masih dinilai kurang pada pemrosesan sekelompok data dan verifikasi data.</w:t>
            </w:r>
            <w:r w:rsidR="00583E5A">
              <w:rPr>
                <w:lang w:val="en-US"/>
              </w:rPr>
              <w:t xml:space="preserve"> Dengan berkembangnya bidang sains dan teknologi, diperlukan pemrosesan data berskala besar dan berkelanjutan.</w:t>
            </w:r>
            <w:r>
              <w:rPr>
                <w:lang w:val="en-US"/>
              </w:rPr>
              <w:t xml:space="preserve"> </w:t>
            </w:r>
          </w:p>
        </w:tc>
        <w:tc>
          <w:tcPr>
            <w:tcW w:w="2970" w:type="dxa"/>
            <w:tcBorders>
              <w:top w:val="single" w:sz="4" w:space="0" w:color="auto"/>
              <w:bottom w:val="single" w:sz="4" w:space="0" w:color="auto"/>
            </w:tcBorders>
          </w:tcPr>
          <w:p w14:paraId="313E01E5" w14:textId="412B84F0" w:rsidR="00FF491E" w:rsidRPr="00583E5A" w:rsidRDefault="00583E5A" w:rsidP="00AD1B20">
            <w:pPr>
              <w:ind w:firstLine="0"/>
              <w:jc w:val="left"/>
              <w:rPr>
                <w:lang w:val="en-US"/>
              </w:rPr>
            </w:pPr>
            <w:r>
              <w:rPr>
                <w:lang w:val="en-US"/>
              </w:rPr>
              <w:t>-JSON(</w:t>
            </w:r>
            <w:r>
              <w:rPr>
                <w:i/>
                <w:iCs/>
                <w:lang w:val="en-US"/>
              </w:rPr>
              <w:t>JavaScript Object Notation</w:t>
            </w:r>
            <w:r>
              <w:rPr>
                <w:lang w:val="en-US"/>
              </w:rPr>
              <w:t>)</w:t>
            </w:r>
          </w:p>
        </w:tc>
        <w:tc>
          <w:tcPr>
            <w:tcW w:w="4050" w:type="dxa"/>
            <w:tcBorders>
              <w:top w:val="single" w:sz="4" w:space="0" w:color="auto"/>
              <w:bottom w:val="single" w:sz="4" w:space="0" w:color="auto"/>
            </w:tcBorders>
          </w:tcPr>
          <w:p w14:paraId="32DB7EAA" w14:textId="77486FD2" w:rsidR="00FF491E" w:rsidRPr="00B66C3D" w:rsidRDefault="00B66C3D" w:rsidP="00492FCB">
            <w:pPr>
              <w:ind w:firstLine="0"/>
              <w:jc w:val="left"/>
              <w:rPr>
                <w:lang w:val="en-US"/>
              </w:rPr>
            </w:pPr>
            <w:r>
              <w:rPr>
                <w:lang w:val="en-US"/>
              </w:rPr>
              <w:t xml:space="preserve">Berdasarkan </w:t>
            </w:r>
            <w:r>
              <w:rPr>
                <w:i/>
                <w:iCs/>
                <w:lang w:val="en-US"/>
              </w:rPr>
              <w:t>Spring MVC + EasyUI</w:t>
            </w:r>
            <w:r>
              <w:rPr>
                <w:lang w:val="en-US"/>
              </w:rPr>
              <w:t xml:space="preserve"> dengan pengembangan Java J2EE IDE. Diciptakan </w:t>
            </w:r>
            <w:r>
              <w:rPr>
                <w:i/>
                <w:iCs/>
                <w:lang w:val="en-US"/>
              </w:rPr>
              <w:t>kit</w:t>
            </w:r>
            <w:r>
              <w:rPr>
                <w:lang w:val="en-US"/>
              </w:rPr>
              <w:t xml:space="preserve"> pengembangan yang bisa menkonversi excel dan melakukan ekspor dan impor sekumpulan data dengan menkonversinya menjadi JSON.</w:t>
            </w:r>
          </w:p>
        </w:tc>
      </w:tr>
      <w:tr w:rsidR="00AA2BA9" w14:paraId="182266AE" w14:textId="77777777" w:rsidTr="00956364">
        <w:tc>
          <w:tcPr>
            <w:tcW w:w="512" w:type="dxa"/>
            <w:tcBorders>
              <w:top w:val="single" w:sz="4" w:space="0" w:color="auto"/>
              <w:bottom w:val="single" w:sz="4" w:space="0" w:color="auto"/>
            </w:tcBorders>
          </w:tcPr>
          <w:p w14:paraId="39699100" w14:textId="7AC9E88A" w:rsidR="00AA2BA9" w:rsidRDefault="00AA2BA9" w:rsidP="004327B1">
            <w:pPr>
              <w:ind w:firstLine="0"/>
              <w:jc w:val="center"/>
              <w:rPr>
                <w:lang w:val="en-US"/>
              </w:rPr>
            </w:pPr>
            <w:r>
              <w:rPr>
                <w:lang w:val="en-US"/>
              </w:rPr>
              <w:t>3</w:t>
            </w:r>
          </w:p>
        </w:tc>
        <w:tc>
          <w:tcPr>
            <w:tcW w:w="2201" w:type="dxa"/>
            <w:tcBorders>
              <w:top w:val="single" w:sz="4" w:space="0" w:color="auto"/>
              <w:bottom w:val="single" w:sz="4" w:space="0" w:color="auto"/>
            </w:tcBorders>
          </w:tcPr>
          <w:p w14:paraId="113CB29D" w14:textId="77777777" w:rsidR="00AA2BA9" w:rsidRDefault="00AA2BA9" w:rsidP="00FF491E">
            <w:pPr>
              <w:ind w:firstLine="0"/>
              <w:jc w:val="left"/>
            </w:pPr>
            <w:r>
              <w:t>Nefnir: A high accuracy lemmatizer for Icelandic</w:t>
            </w:r>
          </w:p>
          <w:p w14:paraId="21EC7A54" w14:textId="25522DDB" w:rsidR="00786807" w:rsidRPr="00786807" w:rsidRDefault="00786807" w:rsidP="00FF491E">
            <w:pPr>
              <w:ind w:firstLine="0"/>
              <w:jc w:val="left"/>
              <w:rPr>
                <w:lang w:val="en-US"/>
              </w:rPr>
            </w:pPr>
            <w:r>
              <w:rPr>
                <w:lang w:val="en-US"/>
              </w:rPr>
              <w:t>(2019)</w:t>
            </w:r>
          </w:p>
        </w:tc>
        <w:tc>
          <w:tcPr>
            <w:tcW w:w="3785" w:type="dxa"/>
            <w:tcBorders>
              <w:top w:val="single" w:sz="4" w:space="0" w:color="auto"/>
              <w:bottom w:val="single" w:sz="4" w:space="0" w:color="auto"/>
            </w:tcBorders>
          </w:tcPr>
          <w:p w14:paraId="081DAD61" w14:textId="1C2BB6F4" w:rsidR="00AA2BA9" w:rsidRPr="00AA2BA9" w:rsidRDefault="00AA2BA9" w:rsidP="00AD1B20">
            <w:pPr>
              <w:ind w:firstLine="0"/>
              <w:jc w:val="left"/>
              <w:rPr>
                <w:lang w:val="en-US"/>
              </w:rPr>
            </w:pPr>
            <w:r>
              <w:rPr>
                <w:lang w:val="en-US"/>
              </w:rPr>
              <w:t xml:space="preserve">Mencari </w:t>
            </w:r>
            <w:r w:rsidR="00114368">
              <w:rPr>
                <w:lang w:val="en-US"/>
              </w:rPr>
              <w:t>bentuk morfologi dasar pada sebuah kumpulan tulisan dengan bahasa yang kaya akan morfologi.</w:t>
            </w:r>
          </w:p>
        </w:tc>
        <w:tc>
          <w:tcPr>
            <w:tcW w:w="2970" w:type="dxa"/>
            <w:tcBorders>
              <w:top w:val="single" w:sz="4" w:space="0" w:color="auto"/>
              <w:bottom w:val="single" w:sz="4" w:space="0" w:color="auto"/>
            </w:tcBorders>
          </w:tcPr>
          <w:p w14:paraId="1DF4CE31" w14:textId="77777777" w:rsidR="00AA2BA9" w:rsidRPr="00114368" w:rsidRDefault="00114368" w:rsidP="00AD1B20">
            <w:pPr>
              <w:ind w:firstLine="0"/>
              <w:jc w:val="left"/>
              <w:rPr>
                <w:i/>
                <w:iCs/>
                <w:lang w:val="en-US"/>
              </w:rPr>
            </w:pPr>
            <w:r>
              <w:rPr>
                <w:lang w:val="en-US"/>
              </w:rPr>
              <w:t>-</w:t>
            </w:r>
            <w:r w:rsidRPr="00114368">
              <w:rPr>
                <w:i/>
                <w:iCs/>
                <w:lang w:val="en-US"/>
              </w:rPr>
              <w:t>Nefnir</w:t>
            </w:r>
          </w:p>
          <w:p w14:paraId="759112F0" w14:textId="7AC6B509" w:rsidR="00114368" w:rsidRPr="00AA2BA9" w:rsidRDefault="00114368" w:rsidP="00AD1B20">
            <w:pPr>
              <w:ind w:firstLine="0"/>
              <w:jc w:val="left"/>
              <w:rPr>
                <w:lang w:val="en-US"/>
              </w:rPr>
            </w:pPr>
            <w:r>
              <w:rPr>
                <w:lang w:val="en-US"/>
              </w:rPr>
              <w:t>-</w:t>
            </w:r>
            <w:r w:rsidRPr="00114368">
              <w:rPr>
                <w:i/>
                <w:iCs/>
                <w:lang w:val="en-US"/>
              </w:rPr>
              <w:t>part-of-speech</w:t>
            </w:r>
          </w:p>
        </w:tc>
        <w:tc>
          <w:tcPr>
            <w:tcW w:w="4050" w:type="dxa"/>
            <w:tcBorders>
              <w:top w:val="single" w:sz="4" w:space="0" w:color="auto"/>
              <w:bottom w:val="single" w:sz="4" w:space="0" w:color="auto"/>
            </w:tcBorders>
          </w:tcPr>
          <w:p w14:paraId="599083F0" w14:textId="6AC85CFC" w:rsidR="00AA2BA9" w:rsidRPr="00166005" w:rsidRDefault="00114368"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sidR="00166005">
              <w:rPr>
                <w:lang w:val="en-US"/>
              </w:rPr>
              <w:t>.</w:t>
            </w:r>
          </w:p>
        </w:tc>
      </w:tr>
      <w:tr w:rsidR="00786807" w14:paraId="6D466A52" w14:textId="77777777" w:rsidTr="00956364">
        <w:tc>
          <w:tcPr>
            <w:tcW w:w="512" w:type="dxa"/>
            <w:tcBorders>
              <w:top w:val="single" w:sz="4" w:space="0" w:color="auto"/>
              <w:bottom w:val="single" w:sz="4" w:space="0" w:color="auto"/>
            </w:tcBorders>
          </w:tcPr>
          <w:p w14:paraId="0CD2C2F4" w14:textId="774DFBDE" w:rsidR="00786807" w:rsidRDefault="0002641D" w:rsidP="004327B1">
            <w:pPr>
              <w:ind w:firstLine="0"/>
              <w:jc w:val="center"/>
              <w:rPr>
                <w:lang w:val="en-US"/>
              </w:rPr>
            </w:pPr>
            <w:r>
              <w:rPr>
                <w:lang w:val="en-US"/>
              </w:rPr>
              <w:t>4</w:t>
            </w:r>
          </w:p>
        </w:tc>
        <w:tc>
          <w:tcPr>
            <w:tcW w:w="2201" w:type="dxa"/>
            <w:tcBorders>
              <w:top w:val="single" w:sz="4" w:space="0" w:color="auto"/>
              <w:bottom w:val="single" w:sz="4" w:space="0" w:color="auto"/>
            </w:tcBorders>
          </w:tcPr>
          <w:p w14:paraId="33BB6A17" w14:textId="77777777" w:rsidR="00786807" w:rsidRDefault="0002641D" w:rsidP="00FF491E">
            <w:pPr>
              <w:ind w:firstLine="0"/>
              <w:jc w:val="left"/>
            </w:pPr>
            <w:r w:rsidRPr="0002641D">
              <w:t>Express.js and Ktor web server performance A comparative study</w:t>
            </w:r>
          </w:p>
          <w:p w14:paraId="0C8DBAE6" w14:textId="3C807D5B" w:rsidR="005A1EE2" w:rsidRPr="005A1EE2" w:rsidRDefault="005A1EE2"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447BC22" w14:textId="70BF81A7" w:rsidR="00786807" w:rsidRPr="0002641D" w:rsidRDefault="0002641D"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Express.js dan Ktor</w:t>
            </w:r>
          </w:p>
        </w:tc>
        <w:tc>
          <w:tcPr>
            <w:tcW w:w="2970" w:type="dxa"/>
            <w:tcBorders>
              <w:top w:val="single" w:sz="4" w:space="0" w:color="auto"/>
              <w:bottom w:val="single" w:sz="4" w:space="0" w:color="auto"/>
            </w:tcBorders>
          </w:tcPr>
          <w:p w14:paraId="3F092F21" w14:textId="1D405FB1" w:rsidR="00786807" w:rsidRPr="0083574D" w:rsidRDefault="007711D9" w:rsidP="00AD1B20">
            <w:pPr>
              <w:ind w:firstLine="0"/>
              <w:jc w:val="left"/>
              <w:rPr>
                <w:i/>
                <w:iCs/>
                <w:lang w:val="en-US"/>
              </w:rPr>
            </w:pPr>
            <w:r>
              <w:rPr>
                <w:lang w:val="en-US"/>
              </w:rPr>
              <w:t>Melakukan test terhadap waktu respon menggunakan database melalui Object Relational Mapper (</w:t>
            </w:r>
            <w:r w:rsidR="0083574D">
              <w:rPr>
                <w:lang w:val="en-US"/>
              </w:rPr>
              <w:t>ORM</w:t>
            </w:r>
            <w:r>
              <w:rPr>
                <w:lang w:val="en-US"/>
              </w:rPr>
              <w:t>)</w:t>
            </w:r>
            <w:r w:rsidR="0083574D">
              <w:rPr>
                <w:lang w:val="en-US"/>
              </w:rPr>
              <w:t xml:space="preserve"> </w:t>
            </w:r>
            <w:r w:rsidR="0083574D" w:rsidRPr="0083574D">
              <w:rPr>
                <w:i/>
                <w:iCs/>
                <w:lang w:val="en-US"/>
              </w:rPr>
              <w:t>Sequelize</w:t>
            </w:r>
            <w:r>
              <w:rPr>
                <w:lang w:val="en-US"/>
              </w:rPr>
              <w:t xml:space="preserve"> untuk </w:t>
            </w:r>
            <w:r>
              <w:rPr>
                <w:i/>
                <w:iCs/>
                <w:lang w:val="en-US"/>
              </w:rPr>
              <w:t>Express.js</w:t>
            </w:r>
            <w:r>
              <w:rPr>
                <w:lang w:val="en-US"/>
              </w:rPr>
              <w:t xml:space="preserve">, dan </w:t>
            </w:r>
            <w:r w:rsidR="0083574D" w:rsidRPr="0083574D">
              <w:rPr>
                <w:i/>
                <w:iCs/>
                <w:lang w:val="en-US"/>
              </w:rPr>
              <w:t>Exposed</w:t>
            </w:r>
            <w:r w:rsidR="0083574D">
              <w:rPr>
                <w:lang w:val="en-US"/>
              </w:rPr>
              <w:t xml:space="preserve"> untuk </w:t>
            </w:r>
            <w:r w:rsidR="0083574D">
              <w:rPr>
                <w:i/>
                <w:iCs/>
                <w:lang w:val="en-US"/>
              </w:rPr>
              <w:t>Ktor</w:t>
            </w:r>
          </w:p>
        </w:tc>
        <w:tc>
          <w:tcPr>
            <w:tcW w:w="4050" w:type="dxa"/>
            <w:tcBorders>
              <w:top w:val="single" w:sz="4" w:space="0" w:color="auto"/>
              <w:bottom w:val="single" w:sz="4" w:space="0" w:color="auto"/>
            </w:tcBorders>
          </w:tcPr>
          <w:p w14:paraId="5E61E977" w14:textId="22A5D4B5" w:rsidR="00786807" w:rsidRPr="00153810" w:rsidRDefault="00153810" w:rsidP="00492FCB">
            <w:pPr>
              <w:ind w:firstLine="0"/>
              <w:jc w:val="left"/>
              <w:rPr>
                <w:lang w:val="en-US"/>
              </w:rPr>
            </w:pPr>
            <w:r>
              <w:rPr>
                <w:i/>
                <w:iCs/>
                <w:lang w:val="en-US"/>
              </w:rPr>
              <w:t xml:space="preserve">Express.js </w:t>
            </w:r>
            <w:r>
              <w:rPr>
                <w:lang w:val="en-US"/>
              </w:rPr>
              <w:t xml:space="preserve">memiliki waktu respon yang lebih baik </w:t>
            </w:r>
            <w:r w:rsidR="007711D9">
              <w:rPr>
                <w:lang w:val="en-US"/>
              </w:rPr>
              <w:t xml:space="preserve">(3 ms) </w:t>
            </w:r>
            <w:r>
              <w:rPr>
                <w:lang w:val="en-US"/>
              </w:rPr>
              <w:t xml:space="preserve">secara keseluruhan daripada </w:t>
            </w:r>
            <w:r>
              <w:rPr>
                <w:i/>
                <w:iCs/>
                <w:lang w:val="en-US"/>
              </w:rPr>
              <w:t>Ktor</w:t>
            </w:r>
            <w:r w:rsidR="007711D9">
              <w:rPr>
                <w:lang w:val="en-US"/>
              </w:rPr>
              <w:t xml:space="preserve"> (106 ms)</w:t>
            </w:r>
            <w:r>
              <w:rPr>
                <w:lang w:val="en-US"/>
              </w:rPr>
              <w:t xml:space="preserve">. Namun penggunaan Object Relational Mapper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r>
      <w:tr w:rsidR="005207DB" w14:paraId="7751FF7C" w14:textId="77777777" w:rsidTr="00956364">
        <w:tc>
          <w:tcPr>
            <w:tcW w:w="512" w:type="dxa"/>
            <w:tcBorders>
              <w:top w:val="single" w:sz="4" w:space="0" w:color="auto"/>
              <w:bottom w:val="single" w:sz="4" w:space="0" w:color="auto"/>
            </w:tcBorders>
          </w:tcPr>
          <w:p w14:paraId="522541F2" w14:textId="1FC3387A" w:rsidR="005207DB" w:rsidRDefault="005207DB" w:rsidP="004327B1">
            <w:pPr>
              <w:ind w:firstLine="0"/>
              <w:jc w:val="center"/>
              <w:rPr>
                <w:lang w:val="en-US"/>
              </w:rPr>
            </w:pPr>
            <w:r>
              <w:rPr>
                <w:lang w:val="en-US"/>
              </w:rPr>
              <w:lastRenderedPageBreak/>
              <w:t>5</w:t>
            </w:r>
          </w:p>
        </w:tc>
        <w:tc>
          <w:tcPr>
            <w:tcW w:w="2201" w:type="dxa"/>
            <w:tcBorders>
              <w:top w:val="single" w:sz="4" w:space="0" w:color="auto"/>
              <w:bottom w:val="single" w:sz="4" w:space="0" w:color="auto"/>
            </w:tcBorders>
          </w:tcPr>
          <w:p w14:paraId="043EA4C3" w14:textId="77777777" w:rsidR="005207DB" w:rsidRDefault="005A1EE2"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5A1EE2" w:rsidRPr="005A1EE2" w:rsidRDefault="005A1EE2" w:rsidP="005A1EE2">
            <w:pPr>
              <w:ind w:firstLine="0"/>
              <w:jc w:val="left"/>
              <w:rPr>
                <w:lang w:val="en-US"/>
              </w:rPr>
            </w:pPr>
            <w:r>
              <w:rPr>
                <w:lang w:val="en-US"/>
              </w:rPr>
              <w:t>(2020)</w:t>
            </w:r>
          </w:p>
        </w:tc>
        <w:tc>
          <w:tcPr>
            <w:tcW w:w="3785" w:type="dxa"/>
            <w:tcBorders>
              <w:top w:val="single" w:sz="4" w:space="0" w:color="auto"/>
              <w:bottom w:val="single" w:sz="4" w:space="0" w:color="auto"/>
            </w:tcBorders>
          </w:tcPr>
          <w:p w14:paraId="44F116C5" w14:textId="6D9426E5" w:rsidR="005207DB" w:rsidRPr="00342C09" w:rsidRDefault="005A1EE2" w:rsidP="00AD1B20">
            <w:pPr>
              <w:ind w:firstLine="0"/>
              <w:jc w:val="left"/>
              <w:rPr>
                <w:lang w:val="en-US"/>
              </w:rPr>
            </w:pPr>
            <w:r>
              <w:rPr>
                <w:lang w:val="en-US"/>
              </w:rPr>
              <w:t xml:space="preserve">Basis data relasional </w:t>
            </w:r>
            <w:r w:rsidR="00342C09">
              <w:rPr>
                <w:lang w:val="en-US"/>
              </w:rPr>
              <w:t xml:space="preserve">dinilai tidak efektif untuk bekerja dengan bervariasi informasi yang besar, karena basis data relasional seperti </w:t>
            </w:r>
            <w:r w:rsidR="00342C09">
              <w:rPr>
                <w:i/>
                <w:iCs/>
                <w:lang w:val="en-US"/>
              </w:rPr>
              <w:t>MySQL</w:t>
            </w:r>
            <w:r w:rsidR="00342C09">
              <w:rPr>
                <w:lang w:val="en-US"/>
              </w:rPr>
              <w:t xml:space="preserve"> menyimpan data secara terorganisir.</w:t>
            </w:r>
          </w:p>
        </w:tc>
        <w:tc>
          <w:tcPr>
            <w:tcW w:w="2970" w:type="dxa"/>
            <w:tcBorders>
              <w:top w:val="single" w:sz="4" w:space="0" w:color="auto"/>
              <w:bottom w:val="single" w:sz="4" w:space="0" w:color="auto"/>
            </w:tcBorders>
          </w:tcPr>
          <w:p w14:paraId="70035550" w14:textId="0AFD38BD" w:rsidR="005207DB" w:rsidRPr="00342C09" w:rsidRDefault="00342C09" w:rsidP="00AD1B20">
            <w:pPr>
              <w:ind w:firstLine="0"/>
              <w:jc w:val="left"/>
              <w:rPr>
                <w:lang w:val="en-US"/>
              </w:rPr>
            </w:pPr>
            <w:r>
              <w:rPr>
                <w:lang w:val="en-US"/>
              </w:rPr>
              <w:t>-Basis data non-relasional (</w:t>
            </w:r>
            <w:r>
              <w:rPr>
                <w:i/>
                <w:iCs/>
                <w:lang w:val="en-US"/>
              </w:rPr>
              <w:t>NoSQL</w:t>
            </w:r>
            <w:r>
              <w:rPr>
                <w:lang w:val="en-US"/>
              </w:rPr>
              <w:t>) seperti MongoDB.</w:t>
            </w:r>
          </w:p>
        </w:tc>
        <w:tc>
          <w:tcPr>
            <w:tcW w:w="4050" w:type="dxa"/>
            <w:tcBorders>
              <w:top w:val="single" w:sz="4" w:space="0" w:color="auto"/>
              <w:bottom w:val="single" w:sz="4" w:space="0" w:color="auto"/>
            </w:tcBorders>
          </w:tcPr>
          <w:p w14:paraId="4AECBE6C" w14:textId="14BDC82E" w:rsidR="005207DB" w:rsidRPr="008A685E" w:rsidRDefault="008A685E" w:rsidP="00492FCB">
            <w:pPr>
              <w:ind w:firstLine="0"/>
              <w:jc w:val="left"/>
              <w:rPr>
                <w:lang w:val="en-US"/>
              </w:rPr>
            </w:pPr>
            <w:r>
              <w:rPr>
                <w:lang w:val="en-US"/>
              </w:rPr>
              <w:t xml:space="preserve">Berdasarkan waktu eksekusi query untuk </w:t>
            </w:r>
            <w:r>
              <w:rPr>
                <w:i/>
                <w:iCs/>
                <w:lang w:val="en-US"/>
              </w:rPr>
              <w:t>insert</w:t>
            </w:r>
            <w:r>
              <w:rPr>
                <w:lang w:val="en-US"/>
              </w:rPr>
              <w:t xml:space="preserve">, menggunakan MySQL membutuhkan waktu 302156 ms, sedangkan saat menggunakan MongoDB hanya memerlukan waktu 56985 ms. </w:t>
            </w:r>
          </w:p>
        </w:tc>
      </w:tr>
      <w:tr w:rsidR="005A77EB" w14:paraId="486B3BB7" w14:textId="77777777" w:rsidTr="00956364">
        <w:tc>
          <w:tcPr>
            <w:tcW w:w="512" w:type="dxa"/>
            <w:tcBorders>
              <w:top w:val="single" w:sz="4" w:space="0" w:color="auto"/>
            </w:tcBorders>
          </w:tcPr>
          <w:p w14:paraId="03D0E3C9" w14:textId="54DEB9BD" w:rsidR="005A77EB" w:rsidRDefault="005A77EB" w:rsidP="004327B1">
            <w:pPr>
              <w:ind w:firstLine="0"/>
              <w:jc w:val="center"/>
              <w:rPr>
                <w:lang w:val="en-US"/>
              </w:rPr>
            </w:pPr>
            <w:r>
              <w:rPr>
                <w:lang w:val="en-US"/>
              </w:rPr>
              <w:t>6</w:t>
            </w:r>
          </w:p>
        </w:tc>
        <w:tc>
          <w:tcPr>
            <w:tcW w:w="2201" w:type="dxa"/>
            <w:tcBorders>
              <w:top w:val="single" w:sz="4" w:space="0" w:color="auto"/>
            </w:tcBorders>
          </w:tcPr>
          <w:p w14:paraId="643E0CDE" w14:textId="77777777" w:rsidR="005A77EB" w:rsidRDefault="005A77EB" w:rsidP="005A1EE2">
            <w:pPr>
              <w:ind w:firstLine="0"/>
              <w:jc w:val="left"/>
            </w:pPr>
            <w:r>
              <w:t>Comparative Study of Test-Driven Development (TDD), Behavior-Driven Development (BDD) and Acceptance Test–Driven Development (ATDD)</w:t>
            </w:r>
          </w:p>
          <w:p w14:paraId="7FBF4585" w14:textId="13E52BF6" w:rsidR="005A77EB" w:rsidRPr="005A77EB" w:rsidRDefault="005A77EB" w:rsidP="005A1EE2">
            <w:pPr>
              <w:ind w:firstLine="0"/>
              <w:jc w:val="left"/>
              <w:rPr>
                <w:lang w:val="en-US"/>
              </w:rPr>
            </w:pPr>
            <w:r>
              <w:rPr>
                <w:lang w:val="en-US"/>
              </w:rPr>
              <w:t>(2019)</w:t>
            </w:r>
          </w:p>
        </w:tc>
        <w:tc>
          <w:tcPr>
            <w:tcW w:w="3785" w:type="dxa"/>
            <w:tcBorders>
              <w:top w:val="single" w:sz="4" w:space="0" w:color="auto"/>
            </w:tcBorders>
          </w:tcPr>
          <w:p w14:paraId="67DB05A9" w14:textId="3F1825AA" w:rsidR="005A77EB" w:rsidRDefault="00D06F56" w:rsidP="00AD1B20">
            <w:pPr>
              <w:ind w:firstLine="0"/>
              <w:jc w:val="left"/>
              <w:rPr>
                <w:lang w:val="en-US"/>
              </w:rPr>
            </w:pPr>
            <w:r>
              <w:rPr>
                <w:lang w:val="en-US"/>
              </w:rPr>
              <w:t xml:space="preserve">Membandingkan perbedaan antara </w:t>
            </w:r>
            <w:r w:rsidR="00044789">
              <w:rPr>
                <w:lang w:val="en-US"/>
              </w:rPr>
              <w:t>Test-Driven Development (TDD), Behavior-Driven Development (BDD), dan Acceptance Test-Driven Development (ATDD) dalam pengembangan perangkat lunak dengan lingkungan pengembangan yang berbeda.</w:t>
            </w:r>
          </w:p>
        </w:tc>
        <w:tc>
          <w:tcPr>
            <w:tcW w:w="2970" w:type="dxa"/>
            <w:tcBorders>
              <w:top w:val="single" w:sz="4" w:space="0" w:color="auto"/>
            </w:tcBorders>
          </w:tcPr>
          <w:p w14:paraId="58751875" w14:textId="470C943F" w:rsidR="005A77EB" w:rsidRDefault="00044789" w:rsidP="00AD1B20">
            <w:pPr>
              <w:ind w:firstLine="0"/>
              <w:jc w:val="left"/>
              <w:rPr>
                <w:lang w:val="en-US"/>
              </w:rPr>
            </w:pPr>
            <w:r>
              <w:rPr>
                <w:lang w:val="en-US"/>
              </w:rPr>
              <w:t>Studi banding metode pengembangan perangkat lunak.</w:t>
            </w:r>
          </w:p>
        </w:tc>
        <w:tc>
          <w:tcPr>
            <w:tcW w:w="4050" w:type="dxa"/>
            <w:tcBorders>
              <w:top w:val="single" w:sz="4" w:space="0" w:color="auto"/>
            </w:tcBorders>
          </w:tcPr>
          <w:p w14:paraId="597FFF58" w14:textId="06CA94AB" w:rsidR="005A77EB" w:rsidRDefault="00044789" w:rsidP="00492FCB">
            <w:pPr>
              <w:ind w:firstLine="0"/>
              <w:jc w:val="left"/>
              <w:rPr>
                <w:lang w:val="en-US"/>
              </w:rPr>
            </w:pPr>
            <w:r>
              <w:rPr>
                <w:lang w:val="en-US"/>
              </w:rPr>
              <w:t>TDD digunakan saat pengembang menulis dan menjalankan pengujian.</w:t>
            </w:r>
          </w:p>
          <w:p w14:paraId="24B6187F" w14:textId="77777777" w:rsidR="006D709C" w:rsidRDefault="006D709C" w:rsidP="00492FCB">
            <w:pPr>
              <w:ind w:firstLine="0"/>
              <w:jc w:val="left"/>
              <w:rPr>
                <w:lang w:val="en-US"/>
              </w:rPr>
            </w:pPr>
          </w:p>
          <w:p w14:paraId="6E032E8D" w14:textId="78D698B3" w:rsidR="00044789" w:rsidRDefault="00044789" w:rsidP="00492FCB">
            <w:pPr>
              <w:ind w:firstLine="0"/>
              <w:jc w:val="left"/>
              <w:rPr>
                <w:lang w:val="en-US"/>
              </w:rPr>
            </w:pPr>
            <w:r>
              <w:rPr>
                <w:lang w:val="en-US"/>
              </w:rPr>
              <w:t xml:space="preserve">BDD merincikan </w:t>
            </w:r>
            <w:r w:rsidR="006D709C">
              <w:rPr>
                <w:lang w:val="en-US"/>
              </w:rPr>
              <w:t>perilaku fitur menggunakan bahasa yang dapat dimengerti semua orang yang terkait dalam pembangunan.</w:t>
            </w:r>
          </w:p>
          <w:p w14:paraId="5BACFFB0" w14:textId="77777777" w:rsidR="006D709C" w:rsidRDefault="006D709C" w:rsidP="00492FCB">
            <w:pPr>
              <w:ind w:firstLine="0"/>
              <w:jc w:val="left"/>
              <w:rPr>
                <w:lang w:val="en-US"/>
              </w:rPr>
            </w:pPr>
          </w:p>
          <w:p w14:paraId="1F382835" w14:textId="2221D3E4" w:rsidR="006D709C" w:rsidRDefault="006D709C" w:rsidP="00492FCB">
            <w:pPr>
              <w:ind w:firstLine="0"/>
              <w:jc w:val="left"/>
              <w:rPr>
                <w:lang w:val="en-US"/>
              </w:rPr>
            </w:pPr>
            <w:r>
              <w:rPr>
                <w:lang w:val="en-US"/>
              </w:rPr>
              <w:t>ATDD membuat implementasi lebih efektif.</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77777777" w:rsidR="00F52D40" w:rsidRDefault="006724C1" w:rsidP="006710EE">
      <w:pPr>
        <w:pStyle w:val="Heading2"/>
        <w:numPr>
          <w:ilvl w:val="1"/>
          <w:numId w:val="8"/>
        </w:numPr>
        <w:ind w:left="360"/>
      </w:pPr>
      <w:bookmarkStart w:id="23" w:name="_3whwml4" w:colFirst="0" w:colLast="0"/>
      <w:bookmarkEnd w:id="23"/>
      <w:r>
        <w:lastRenderedPageBreak/>
        <w:t xml:space="preserve">Dasar </w:t>
      </w:r>
      <w:commentRangeStart w:id="24"/>
      <w:r>
        <w:t>Teori</w:t>
      </w:r>
      <w:commentRangeEnd w:id="24"/>
      <w:r w:rsidR="008B5206">
        <w:rPr>
          <w:rStyle w:val="CommentReference"/>
          <w:b w:val="0"/>
          <w:color w:val="auto"/>
        </w:rPr>
        <w:commentReference w:id="24"/>
      </w:r>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12936C7B" w:rsidR="00F52D40" w:rsidRDefault="009E4957">
      <w:pPr>
        <w:pStyle w:val="Heading3"/>
        <w:numPr>
          <w:ilvl w:val="2"/>
          <w:numId w:val="8"/>
        </w:numPr>
      </w:pPr>
      <w:bookmarkStart w:id="25" w:name="_2bn6wsx" w:colFirst="0" w:colLast="0"/>
      <w:bookmarkEnd w:id="25"/>
      <w:r>
        <w:rPr>
          <w:lang w:val="en-US"/>
        </w:rPr>
        <w:t xml:space="preserve">Test-Driven Development </w:t>
      </w:r>
    </w:p>
    <w:p w14:paraId="6DE8577C" w14:textId="12696A03" w:rsidR="00F52D40" w:rsidRDefault="002F05DC" w:rsidP="002F05DC">
      <w:pPr>
        <w:ind w:firstLine="0"/>
        <w:rPr>
          <w:lang w:val="en-US"/>
        </w:rPr>
      </w:pPr>
      <w:r>
        <w:rPr>
          <w:i/>
          <w:iCs/>
          <w:lang w:val="en-US"/>
        </w:rPr>
        <w:t>Test-Driven Development</w:t>
      </w:r>
      <w:r>
        <w:rPr>
          <w:lang w:val="en-US"/>
        </w:rPr>
        <w:t xml:space="preserve"> (TDD) merupakan metode pembangunan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524D40">
        <w:rPr>
          <w:lang w:val="en-US"/>
        </w:rPr>
        <w:fldChar w:fldCharType="begin"/>
      </w:r>
      <w:r w:rsidR="00524D40">
        <w:rPr>
          <w:lang w:val="en-US"/>
        </w:rPr>
        <w:instrText xml:space="preserve"> ADDIN ZOTERO_ITEM CSL_CITATION {"citationID":"KVbHHrk6","properties":{"formattedCitation":"[1]","plainCitation":"[1]","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24D40" w:rsidRPr="00524D40">
        <w:t>[1]</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092D4D">
        <w:rPr>
          <w:lang w:val="en-US"/>
        </w:rPr>
        <w:fldChar w:fldCharType="begin"/>
      </w:r>
      <w:r w:rsidR="00092D4D">
        <w:rPr>
          <w:lang w:val="en-US"/>
        </w:rPr>
        <w:instrText xml:space="preserve"> ADDIN ZOTERO_ITEM CSL_CITATION {"citationID":"vpcQpE0A","properties":{"formattedCitation":"[2]","plainCitation":"[2]","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092D4D" w:rsidRPr="00092D4D">
        <w:t>[2]</w:t>
      </w:r>
      <w:r w:rsidR="00092D4D">
        <w:rPr>
          <w:lang w:val="en-US"/>
        </w:rPr>
        <w:fldChar w:fldCharType="end"/>
      </w:r>
      <w:r w:rsidR="00092D4D">
        <w:rPr>
          <w:lang w:val="en-US"/>
        </w:rPr>
        <w:t>.</w:t>
      </w:r>
      <w:r w:rsidR="002D77A8">
        <w:rPr>
          <w:lang w:val="en-US"/>
        </w:rPr>
        <w:t xml:space="preserve"> 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2D77A8">
      <w:pPr>
        <w:pStyle w:val="ListParagraph"/>
        <w:numPr>
          <w:ilvl w:val="0"/>
          <w:numId w:val="19"/>
        </w:numPr>
        <w:rPr>
          <w:lang w:val="en-US"/>
        </w:rPr>
      </w:pPr>
      <w:r w:rsidRPr="002D77A8">
        <w:rPr>
          <w:lang w:val="en-US"/>
        </w:rPr>
        <w:t>Membantu mencegah kecacatan produk</w:t>
      </w:r>
    </w:p>
    <w:p w14:paraId="45F7EB12" w14:textId="790915F7" w:rsidR="002D77A8" w:rsidRPr="002D77A8" w:rsidRDefault="002D77A8" w:rsidP="002D77A8">
      <w:pPr>
        <w:pStyle w:val="ListParagraph"/>
        <w:numPr>
          <w:ilvl w:val="0"/>
          <w:numId w:val="19"/>
        </w:numPr>
        <w:rPr>
          <w:sz w:val="20"/>
          <w:szCs w:val="20"/>
          <w:lang w:val="en-US"/>
        </w:rPr>
      </w:pPr>
      <w:r>
        <w:rPr>
          <w:lang w:val="en-US"/>
        </w:rPr>
        <w:t>Membantu dokumentasi kode dengan contoh eksekusi</w:t>
      </w:r>
    </w:p>
    <w:p w14:paraId="6C9C98B8" w14:textId="71410F91" w:rsidR="002D77A8" w:rsidRPr="002D77A8" w:rsidRDefault="002D77A8" w:rsidP="002D77A8">
      <w:pPr>
        <w:pStyle w:val="ListParagraph"/>
        <w:numPr>
          <w:ilvl w:val="0"/>
          <w:numId w:val="19"/>
        </w:numPr>
        <w:rPr>
          <w:sz w:val="20"/>
          <w:szCs w:val="20"/>
          <w:lang w:val="en-US"/>
        </w:rPr>
      </w:pPr>
      <w:r>
        <w:rPr>
          <w:lang w:val="en-US"/>
        </w:rPr>
        <w:t>Membantu programmer untuk sangat memahami kode mereka</w:t>
      </w:r>
    </w:p>
    <w:p w14:paraId="67FF18D2" w14:textId="3D7E73FC" w:rsidR="002D77A8" w:rsidRPr="0001652D" w:rsidRDefault="002D77A8" w:rsidP="002D77A8">
      <w:pPr>
        <w:pStyle w:val="ListParagraph"/>
        <w:numPr>
          <w:ilvl w:val="0"/>
          <w:numId w:val="19"/>
        </w:numPr>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2D77A8">
      <w:pPr>
        <w:pStyle w:val="ListParagraph"/>
        <w:numPr>
          <w:ilvl w:val="0"/>
          <w:numId w:val="19"/>
        </w:numPr>
        <w:rPr>
          <w:sz w:val="20"/>
          <w:szCs w:val="20"/>
          <w:lang w:val="en-US"/>
        </w:rPr>
      </w:pPr>
      <w:r>
        <w:rPr>
          <w:lang w:val="en-US"/>
        </w:rPr>
        <w:t>Mendorong desain yang lebih baik</w:t>
      </w:r>
    </w:p>
    <w:p w14:paraId="2FF3729C" w14:textId="596E2CA8" w:rsidR="0001652D" w:rsidRPr="0001652D" w:rsidRDefault="0001652D" w:rsidP="002D77A8">
      <w:pPr>
        <w:pStyle w:val="ListParagraph"/>
        <w:numPr>
          <w:ilvl w:val="0"/>
          <w:numId w:val="19"/>
        </w:numPr>
        <w:rPr>
          <w:sz w:val="20"/>
          <w:szCs w:val="20"/>
          <w:lang w:val="en-US"/>
        </w:rPr>
      </w:pPr>
      <w:r>
        <w:rPr>
          <w:lang w:val="en-US"/>
        </w:rPr>
        <w:t>Menyediakan peringatan awal terkait masalah desain</w:t>
      </w:r>
    </w:p>
    <w:p w14:paraId="72B41D3E" w14:textId="315C1D5B" w:rsidR="0001652D" w:rsidRPr="0001652D" w:rsidRDefault="0001652D" w:rsidP="002D77A8">
      <w:pPr>
        <w:pStyle w:val="ListParagraph"/>
        <w:numPr>
          <w:ilvl w:val="0"/>
          <w:numId w:val="19"/>
        </w:numPr>
        <w:rPr>
          <w:sz w:val="20"/>
          <w:szCs w:val="20"/>
          <w:lang w:val="en-US"/>
        </w:rPr>
      </w:pPr>
      <w:r>
        <w:rPr>
          <w:lang w:val="en-US"/>
        </w:rPr>
        <w:t>Membuat rangkaian uji regresi otomatis</w:t>
      </w:r>
    </w:p>
    <w:p w14:paraId="35DF012E" w14:textId="3739E2B2" w:rsidR="0001652D" w:rsidRPr="0001652D" w:rsidRDefault="0001652D" w:rsidP="002D77A8">
      <w:pPr>
        <w:pStyle w:val="ListParagraph"/>
        <w:numPr>
          <w:ilvl w:val="0"/>
          <w:numId w:val="19"/>
        </w:numPr>
        <w:rPr>
          <w:sz w:val="20"/>
          <w:szCs w:val="20"/>
          <w:lang w:val="en-US"/>
        </w:rPr>
      </w:pPr>
      <w:r>
        <w:rPr>
          <w:lang w:val="en-US"/>
        </w:rPr>
        <w:t>Programmer mempelajari dara menulis jenis pengujian lain</w:t>
      </w:r>
    </w:p>
    <w:p w14:paraId="42BA8C1F" w14:textId="43554DAA" w:rsidR="0001652D" w:rsidRPr="007B1CC3" w:rsidRDefault="0001652D" w:rsidP="002D77A8">
      <w:pPr>
        <w:pStyle w:val="ListParagraph"/>
        <w:numPr>
          <w:ilvl w:val="0"/>
          <w:numId w:val="19"/>
        </w:numPr>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7B1CC3">
      <w:pPr>
        <w:pStyle w:val="ListParagraph"/>
        <w:numPr>
          <w:ilvl w:val="0"/>
          <w:numId w:val="20"/>
        </w:numPr>
        <w:rPr>
          <w:lang w:val="en-US"/>
        </w:rPr>
      </w:pPr>
      <w:r>
        <w:rPr>
          <w:lang w:val="en-US"/>
        </w:rPr>
        <w:t>Sulit untuk dipelajari</w:t>
      </w:r>
    </w:p>
    <w:p w14:paraId="61C8C253" w14:textId="5C426DAE" w:rsidR="007B1CC3" w:rsidRDefault="007B1CC3" w:rsidP="007B1CC3">
      <w:pPr>
        <w:pStyle w:val="ListParagraph"/>
        <w:numPr>
          <w:ilvl w:val="0"/>
          <w:numId w:val="20"/>
        </w:numPr>
        <w:rPr>
          <w:lang w:val="en-US"/>
        </w:rPr>
      </w:pPr>
      <w:r>
        <w:rPr>
          <w:lang w:val="en-US"/>
        </w:rPr>
        <w:lastRenderedPageBreak/>
        <w:t>Sulit untuk diaplikasikan kepada kode yang telah dibuat sebelumnya dari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6">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6C01ACE9" w:rsidR="00B37A61" w:rsidRPr="00B37A61" w:rsidRDefault="00B37A61" w:rsidP="00B37A61">
      <w:pPr>
        <w:pStyle w:val="Gambar"/>
      </w:pPr>
      <w:r>
        <w:t>Gambar 2.1 SDLC Test-Driven Development (TDD)</w:t>
      </w:r>
      <w:r>
        <w:fldChar w:fldCharType="begin"/>
      </w:r>
      <w:r>
        <w:instrText xml:space="preserve"> ADDIN ZOTERO_ITEM CSL_CITATION {"citationID":"0aiLVy0l","properties":{"formattedCitation":"[3]","plainCitation":"[3]","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r w:rsidRPr="00B37A61">
        <w:t>[3]</w:t>
      </w:r>
      <w:r>
        <w:fldChar w:fldCharType="end"/>
      </w:r>
    </w:p>
    <w:p w14:paraId="4B57F0CC" w14:textId="16961813" w:rsidR="00B37A61" w:rsidRDefault="00B37A61" w:rsidP="00B37A61">
      <w:pPr>
        <w:pStyle w:val="ListParagraph"/>
        <w:numPr>
          <w:ilvl w:val="0"/>
          <w:numId w:val="21"/>
        </w:numPr>
        <w:rPr>
          <w:lang w:val="en-US"/>
        </w:rPr>
      </w:pPr>
      <w:r>
        <w:rPr>
          <w:lang w:val="en-US"/>
        </w:rPr>
        <w:t>Langkah pertama yaitu membaca, memahami, dan memproses fitur atau bug yang diminta.</w:t>
      </w:r>
    </w:p>
    <w:p w14:paraId="09BB72B8" w14:textId="77777777" w:rsidR="00ED4D30" w:rsidRDefault="00ED4D30" w:rsidP="00B37A61">
      <w:pPr>
        <w:pStyle w:val="ListParagraph"/>
        <w:numPr>
          <w:ilvl w:val="0"/>
          <w:numId w:val="21"/>
        </w:numPr>
        <w:rPr>
          <w:lang w:val="en-US"/>
        </w:rPr>
      </w:pPr>
      <w:r>
        <w:rPr>
          <w:lang w:val="en-US"/>
        </w:rPr>
        <w:t>Berdasarkan kebutuhan yang diminta, unit pengujian akan dibuat dan dijalankan dengan kode pada langkah 3.</w:t>
      </w:r>
    </w:p>
    <w:p w14:paraId="0CF7F84E" w14:textId="77777777" w:rsidR="00ED4D30" w:rsidRDefault="00ED4D30" w:rsidP="00B37A61">
      <w:pPr>
        <w:pStyle w:val="ListParagraph"/>
        <w:numPr>
          <w:ilvl w:val="0"/>
          <w:numId w:val="21"/>
        </w:numPr>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B37A61">
      <w:pPr>
        <w:pStyle w:val="ListParagraph"/>
        <w:numPr>
          <w:ilvl w:val="0"/>
          <w:numId w:val="21"/>
        </w:numPr>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76BF9752"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Biru-Refaktor), yang merupakan status dari pengujian dalam setiap siklusnya</w:t>
      </w:r>
      <w:r>
        <w:rPr>
          <w:lang w:val="en-US"/>
        </w:rPr>
        <w:fldChar w:fldCharType="begin"/>
      </w:r>
      <w:r>
        <w:rPr>
          <w:lang w:val="en-US"/>
        </w:rPr>
        <w:instrText xml:space="preserve"> ADDIN ZOTERO_ITEM CSL_CITATION {"citationID":"Z5O5KMGH","properties":{"formattedCitation":"[3]","plainCitation":"[3]","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Pr="00ED4D30">
        <w:t>[3]</w:t>
      </w:r>
      <w:r>
        <w:rPr>
          <w:lang w:val="en-US"/>
        </w:rPr>
        <w:fldChar w:fldCharType="end"/>
      </w:r>
      <w:r>
        <w:rPr>
          <w:lang w:val="en-US"/>
        </w:rPr>
        <w:t>.</w:t>
      </w:r>
    </w:p>
    <w:p w14:paraId="2F1D1688" w14:textId="09F62F0F" w:rsidR="007643DB" w:rsidRDefault="007643DB" w:rsidP="00ED4D30">
      <w:pPr>
        <w:ind w:firstLine="0"/>
        <w:rPr>
          <w:lang w:val="en-US"/>
        </w:rPr>
      </w:pPr>
    </w:p>
    <w:p w14:paraId="44780926" w14:textId="2D9C199B"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w:t>
      </w:r>
      <w:r w:rsidR="00E76C5B">
        <w:rPr>
          <w:lang w:val="en-US"/>
        </w:rPr>
        <w:lastRenderedPageBreak/>
        <w:t xml:space="preserve">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 </w:t>
      </w:r>
      <w:r w:rsidR="00911942">
        <w:rPr>
          <w:lang w:val="en-US"/>
        </w:rPr>
        <w:t xml:space="preserve">Pengembangan aplikasi penilaian essai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911942">
        <w:rPr>
          <w:i/>
          <w:iCs/>
          <w:lang w:val="en-US"/>
        </w:rPr>
        <w:fldChar w:fldCharType="begin"/>
      </w:r>
      <w:r w:rsidR="00911942">
        <w:rPr>
          <w:i/>
          <w:iCs/>
          <w:lang w:val="en-US"/>
        </w:rPr>
        <w:instrText xml:space="preserve"> ADDIN ZOTERO_ITEM CSL_CITATION {"citationID":"zESKvAdD","properties":{"formattedCitation":"[1]","plainCitation":"[1]","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911942" w:rsidRPr="00911942">
        <w:t>[1]</w:t>
      </w:r>
      <w:r w:rsidR="00911942">
        <w:rPr>
          <w:i/>
          <w:iCs/>
          <w:lang w:val="en-US"/>
        </w:rPr>
        <w:fldChar w:fldCharType="end"/>
      </w:r>
      <w:r w:rsidR="00911942">
        <w:rPr>
          <w:lang w:val="en-US"/>
        </w:rPr>
        <w:t>.</w:t>
      </w:r>
    </w:p>
    <w:p w14:paraId="0571162E" w14:textId="77777777" w:rsidR="00F52D40" w:rsidRDefault="00F52D40"/>
    <w:p w14:paraId="066590FC" w14:textId="2093A707" w:rsidR="00DE5F56" w:rsidRDefault="00DE5F56" w:rsidP="00DE5F56">
      <w:pPr>
        <w:pStyle w:val="Heading3"/>
        <w:numPr>
          <w:ilvl w:val="2"/>
          <w:numId w:val="8"/>
        </w:numPr>
        <w:rPr>
          <w:lang w:val="en-US"/>
        </w:rPr>
      </w:pPr>
      <w:bookmarkStart w:id="26" w:name="_qsh70q" w:colFirst="0" w:colLast="0"/>
      <w:bookmarkEnd w:id="26"/>
      <w:r>
        <w:rPr>
          <w:lang w:val="en-US"/>
        </w:rPr>
        <w:t>Use Case Diagram</w:t>
      </w:r>
    </w:p>
    <w:p w14:paraId="2BF8ABA2" w14:textId="54FE8EAA" w:rsidR="005B49D7" w:rsidRDefault="005B49D7" w:rsidP="005B49D7">
      <w:pPr>
        <w:ind w:firstLine="0"/>
        <w:rPr>
          <w:lang w:val="en-US"/>
        </w:rPr>
      </w:pPr>
      <w:r>
        <w:rPr>
          <w:i/>
          <w:iCs/>
          <w:lang w:val="en-US"/>
        </w:rPr>
        <w:t>Use Case Diagram</w:t>
      </w:r>
      <w:r>
        <w:rPr>
          <w:lang w:val="en-US"/>
        </w:rPr>
        <w:t xml:space="preserve"> adalah </w:t>
      </w:r>
      <w:r>
        <w:rPr>
          <w:lang w:val="en-US"/>
        </w:rPr>
        <w:t xml:space="preserve">salah satu </w:t>
      </w:r>
      <w:r>
        <w:rPr>
          <w:lang w:val="en-US"/>
        </w:rPr>
        <w:t xml:space="preserve">diagram </w:t>
      </w:r>
      <w:r>
        <w:rPr>
          <w:lang w:val="en-US"/>
        </w:rPr>
        <w:t xml:space="preserve">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Pr>
          <w:lang w:val="en-US"/>
        </w:rPr>
        <w:fldChar w:fldCharType="begin"/>
      </w:r>
      <w:r>
        <w:rPr>
          <w:lang w:val="en-US"/>
        </w:rPr>
        <w:instrText xml:space="preserve"> ADDIN ZOTERO_ITEM CSL_CITATION {"citationID":"GQHZkziv","properties":{"formattedCitation":"[4]","plainCitation":"[4]","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Pr="00914CAA">
        <w:t>[4]</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B49D7">
      <w:pPr>
        <w:pStyle w:val="ListParagraph"/>
        <w:numPr>
          <w:ilvl w:val="0"/>
          <w:numId w:val="22"/>
        </w:numPr>
        <w:rPr>
          <w:lang w:val="en-US"/>
        </w:rPr>
      </w:pPr>
      <w:r>
        <w:rPr>
          <w:lang w:val="en-US"/>
        </w:rPr>
        <w:t>Mendapatkan tampilan luar dari suatu sistem.</w:t>
      </w:r>
    </w:p>
    <w:p w14:paraId="2846847D" w14:textId="77777777" w:rsidR="005B49D7" w:rsidRDefault="005B49D7" w:rsidP="005B49D7">
      <w:pPr>
        <w:pStyle w:val="ListParagraph"/>
        <w:numPr>
          <w:ilvl w:val="0"/>
          <w:numId w:val="22"/>
        </w:numPr>
        <w:rPr>
          <w:lang w:val="en-US"/>
        </w:rPr>
      </w:pPr>
      <w:r>
        <w:rPr>
          <w:lang w:val="en-US"/>
        </w:rPr>
        <w:t>Mendapatkan seluruh kebutuhan sistem.</w:t>
      </w:r>
    </w:p>
    <w:p w14:paraId="34557505" w14:textId="77777777" w:rsidR="005B49D7" w:rsidRDefault="005B49D7" w:rsidP="005B49D7">
      <w:pPr>
        <w:pStyle w:val="ListParagraph"/>
        <w:numPr>
          <w:ilvl w:val="0"/>
          <w:numId w:val="22"/>
        </w:numPr>
        <w:rPr>
          <w:lang w:val="en-US"/>
        </w:rPr>
      </w:pPr>
      <w:r>
        <w:rPr>
          <w:lang w:val="en-US"/>
        </w:rPr>
        <w:t>Mengenali faktor-faktor yang dapat mempengaruhi sistem secara eksternal maupun internal.</w:t>
      </w:r>
    </w:p>
    <w:p w14:paraId="4D7710D7" w14:textId="77777777" w:rsidR="005B49D7" w:rsidRPr="00216DE0" w:rsidRDefault="005B49D7" w:rsidP="005B49D7">
      <w:pPr>
        <w:pStyle w:val="ListParagraph"/>
        <w:numPr>
          <w:ilvl w:val="0"/>
          <w:numId w:val="22"/>
        </w:numPr>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r>
        <w:t xml:space="preserve">Tabel 2.2 Simbol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lastRenderedPageBreak/>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613C793D" w:rsidR="00DE5F56" w:rsidRDefault="00DE5F56" w:rsidP="00DE5F56">
      <w:pPr>
        <w:pStyle w:val="Heading3"/>
        <w:numPr>
          <w:ilvl w:val="2"/>
          <w:numId w:val="8"/>
        </w:numPr>
        <w:rPr>
          <w:lang w:val="en-US"/>
        </w:rPr>
      </w:pPr>
      <w:r>
        <w:rPr>
          <w:lang w:val="en-US"/>
        </w:rPr>
        <w:t>Activity Diagram</w:t>
      </w:r>
    </w:p>
    <w:p w14:paraId="6803F4CC" w14:textId="353AA3C3" w:rsidR="005B49D7" w:rsidRPr="00F0493E"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kondisi dinamis dari sebuah perangkat lunak </w:t>
      </w:r>
    </w:p>
    <w:p w14:paraId="79D26A37" w14:textId="405DD05B" w:rsidR="00DE5F56" w:rsidRDefault="00DE5F56" w:rsidP="00DE5F56">
      <w:pPr>
        <w:pStyle w:val="Heading3"/>
        <w:numPr>
          <w:ilvl w:val="2"/>
          <w:numId w:val="8"/>
        </w:numPr>
        <w:rPr>
          <w:lang w:val="en-US"/>
        </w:rPr>
      </w:pPr>
      <w:r>
        <w:rPr>
          <w:lang w:val="en-US"/>
        </w:rPr>
        <w:lastRenderedPageBreak/>
        <w:t>Embedded JavaScript</w:t>
      </w:r>
    </w:p>
    <w:p w14:paraId="7FB9DA4D" w14:textId="1A52E972" w:rsidR="00DE5F56" w:rsidRDefault="00DE5F56" w:rsidP="00DE5F56">
      <w:pPr>
        <w:pStyle w:val="Heading3"/>
        <w:numPr>
          <w:ilvl w:val="2"/>
          <w:numId w:val="8"/>
        </w:numPr>
        <w:rPr>
          <w:lang w:val="en-US"/>
        </w:rPr>
      </w:pPr>
      <w:r>
        <w:rPr>
          <w:lang w:val="en-US"/>
        </w:rPr>
        <w:t>Express.js</w:t>
      </w:r>
    </w:p>
    <w:p w14:paraId="480E80B1" w14:textId="23E76928" w:rsidR="00DE5F56" w:rsidRDefault="00DE5F56" w:rsidP="00DE5F56">
      <w:pPr>
        <w:pStyle w:val="Heading3"/>
        <w:numPr>
          <w:ilvl w:val="2"/>
          <w:numId w:val="8"/>
        </w:numPr>
        <w:rPr>
          <w:lang w:val="en-US"/>
        </w:rPr>
      </w:pPr>
      <w:r>
        <w:rPr>
          <w:lang w:val="en-US"/>
        </w:rPr>
        <w:t>Node.js</w:t>
      </w:r>
    </w:p>
    <w:p w14:paraId="0F653D54" w14:textId="4EB31A8D" w:rsidR="00DE5F56" w:rsidRDefault="00DE5F56" w:rsidP="00DE5F56">
      <w:pPr>
        <w:pStyle w:val="Heading3"/>
        <w:numPr>
          <w:ilvl w:val="2"/>
          <w:numId w:val="8"/>
        </w:numPr>
        <w:rPr>
          <w:lang w:val="en-US"/>
        </w:rPr>
      </w:pPr>
      <w:r>
        <w:rPr>
          <w:lang w:val="en-US"/>
        </w:rPr>
        <w:t>Website</w:t>
      </w:r>
    </w:p>
    <w:p w14:paraId="6B266D5E" w14:textId="6ECB7C1C" w:rsidR="00DE5F56" w:rsidRPr="00DE5F56" w:rsidRDefault="00DE5F56" w:rsidP="00DE5F56">
      <w:pPr>
        <w:pStyle w:val="Heading3"/>
        <w:numPr>
          <w:ilvl w:val="2"/>
          <w:numId w:val="8"/>
        </w:numPr>
        <w:rPr>
          <w:lang w:val="en-US"/>
        </w:rPr>
      </w:pPr>
      <w:r>
        <w:rPr>
          <w:lang w:val="en-US"/>
        </w:rPr>
        <w:t>JavaScript</w:t>
      </w:r>
    </w:p>
    <w:p w14:paraId="6CF2A66B" w14:textId="3B951E05" w:rsidR="00DE5F56" w:rsidRPr="00DE5F56" w:rsidRDefault="00B46622" w:rsidP="00DE5F56">
      <w:pPr>
        <w:pStyle w:val="Heading3"/>
        <w:numPr>
          <w:ilvl w:val="2"/>
          <w:numId w:val="8"/>
        </w:numPr>
        <w:rPr>
          <w:lang w:val="en-US"/>
        </w:rPr>
      </w:pPr>
      <w:r>
        <w:rPr>
          <w:lang w:val="en-US"/>
        </w:rPr>
        <w:t xml:space="preserve">Use Case </w:t>
      </w:r>
      <w:commentRangeStart w:id="27"/>
      <w:r>
        <w:rPr>
          <w:lang w:val="en-US"/>
        </w:rPr>
        <w:t>Diagram</w:t>
      </w:r>
      <w:commentRangeEnd w:id="27"/>
      <w:r>
        <w:rPr>
          <w:rStyle w:val="CommentReference"/>
          <w:b w:val="0"/>
          <w:color w:val="auto"/>
        </w:rPr>
        <w:commentReference w:id="27"/>
      </w:r>
    </w:p>
    <w:p w14:paraId="4CF1DA52" w14:textId="75514AC3" w:rsidR="00D439D9" w:rsidRDefault="00D439D9" w:rsidP="00B46622">
      <w:pPr>
        <w:ind w:firstLine="0"/>
        <w:rPr>
          <w:lang w:val="en-US"/>
        </w:rPr>
      </w:pPr>
    </w:p>
    <w:p w14:paraId="4AAE05E9" w14:textId="77777777"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77777777" w:rsidR="00F52D40" w:rsidRDefault="006724C1">
      <w:pPr>
        <w:pStyle w:val="Heading1"/>
      </w:pPr>
      <w:bookmarkStart w:id="28" w:name="_3as4poj" w:colFirst="0" w:colLast="0"/>
      <w:bookmarkEnd w:id="28"/>
      <w:r>
        <w:lastRenderedPageBreak/>
        <w:t>BAB III</w:t>
      </w:r>
      <w:r>
        <w:br/>
        <w:t>METODE PENELITIAN</w:t>
      </w:r>
    </w:p>
    <w:p w14:paraId="675BD447" w14:textId="77777777" w:rsidR="00F52D40" w:rsidRDefault="00F52D40">
      <w:pPr>
        <w:ind w:left="360" w:firstLine="0"/>
      </w:pPr>
    </w:p>
    <w:p w14:paraId="48EBA36D" w14:textId="77777777" w:rsidR="00F52D40" w:rsidRDefault="006724C1">
      <w:pPr>
        <w:pStyle w:val="Heading2"/>
        <w:numPr>
          <w:ilvl w:val="1"/>
          <w:numId w:val="10"/>
        </w:numPr>
      </w:pPr>
      <w:bookmarkStart w:id="29" w:name="_1pxezwc" w:colFirst="0" w:colLast="0"/>
      <w:bookmarkEnd w:id="29"/>
      <w:r>
        <w:t>Alur Penelitian</w:t>
      </w:r>
    </w:p>
    <w:p w14:paraId="12E95B33" w14:textId="77777777" w:rsidR="00F52D40" w:rsidRDefault="006724C1">
      <w:pPr>
        <w:ind w:firstLine="0"/>
      </w:pPr>
      <w:r>
        <w:t>Digambarkan terkait bagaimana proses yang dilakukan dalam penelitian, dari awal sampai dengan akhir. Digambarkan dalam bentuk flowchart.</w:t>
      </w:r>
    </w:p>
    <w:p w14:paraId="1D5C7BC3" w14:textId="77777777" w:rsidR="00F52D40" w:rsidRDefault="00F52D40"/>
    <w:p w14:paraId="00049F37" w14:textId="77777777" w:rsidR="00F52D40" w:rsidRDefault="006724C1">
      <w:pPr>
        <w:pStyle w:val="Heading2"/>
        <w:numPr>
          <w:ilvl w:val="1"/>
          <w:numId w:val="10"/>
        </w:numPr>
      </w:pPr>
      <w:bookmarkStart w:id="30" w:name="_49x2ik5" w:colFirst="0" w:colLast="0"/>
      <w:bookmarkEnd w:id="30"/>
      <w:r>
        <w:t>Penjabaran Langkah Penelitian</w:t>
      </w:r>
    </w:p>
    <w:p w14:paraId="4C5CBD5F" w14:textId="77777777" w:rsidR="00F52D40" w:rsidRDefault="006724C1">
      <w:pPr>
        <w:ind w:firstLine="0"/>
      </w:pPr>
      <w:r>
        <w:t>Penjelasan detail dari gambaran alur penelitian</w:t>
      </w:r>
    </w:p>
    <w:p w14:paraId="1CD9CECA" w14:textId="77777777" w:rsidR="00F52D40" w:rsidRDefault="00F52D40">
      <w:pPr>
        <w:ind w:firstLine="0"/>
      </w:pPr>
    </w:p>
    <w:p w14:paraId="6ADEE496" w14:textId="77777777" w:rsidR="00F52D40" w:rsidRDefault="006724C1">
      <w:pPr>
        <w:pStyle w:val="Heading3"/>
        <w:numPr>
          <w:ilvl w:val="2"/>
          <w:numId w:val="10"/>
        </w:numPr>
        <w:ind w:left="426" w:hanging="426"/>
      </w:pPr>
      <w:bookmarkStart w:id="31" w:name="_2p2csry" w:colFirst="0" w:colLast="0"/>
      <w:bookmarkEnd w:id="31"/>
      <w:r>
        <w:t>Langkah 1</w:t>
      </w:r>
    </w:p>
    <w:p w14:paraId="03F43A18" w14:textId="77777777" w:rsidR="00F52D40" w:rsidRDefault="006724C1">
      <w:pPr>
        <w:ind w:firstLine="0"/>
      </w:pPr>
      <w:r>
        <w:t>Penjelasan Langkah 1</w:t>
      </w:r>
    </w:p>
    <w:p w14:paraId="4B6557E6" w14:textId="77777777" w:rsidR="00F52D40" w:rsidRDefault="00F52D40">
      <w:pPr>
        <w:ind w:firstLine="0"/>
      </w:pPr>
    </w:p>
    <w:p w14:paraId="09EA00B4" w14:textId="77777777" w:rsidR="00F52D40" w:rsidRDefault="006724C1">
      <w:pPr>
        <w:pStyle w:val="Heading3"/>
        <w:numPr>
          <w:ilvl w:val="2"/>
          <w:numId w:val="10"/>
        </w:numPr>
        <w:ind w:left="567" w:hanging="567"/>
      </w:pPr>
      <w:bookmarkStart w:id="32" w:name="_147n2zr" w:colFirst="0" w:colLast="0"/>
      <w:bookmarkEnd w:id="32"/>
      <w:r>
        <w:t>Langkah 2</w:t>
      </w:r>
    </w:p>
    <w:p w14:paraId="7129AD50" w14:textId="77777777" w:rsidR="00F52D40" w:rsidRDefault="006724C1">
      <w:pPr>
        <w:ind w:firstLine="0"/>
      </w:pPr>
      <w:r>
        <w:t>Penjelasan Langkah 2</w:t>
      </w:r>
    </w:p>
    <w:p w14:paraId="66EAD18B" w14:textId="77777777" w:rsidR="00F52D40" w:rsidRDefault="00F52D40"/>
    <w:p w14:paraId="5975A885" w14:textId="77777777" w:rsidR="00F52D40" w:rsidRDefault="006724C1">
      <w:pPr>
        <w:pStyle w:val="Heading2"/>
        <w:numPr>
          <w:ilvl w:val="1"/>
          <w:numId w:val="10"/>
        </w:numPr>
      </w:pPr>
      <w:bookmarkStart w:id="33" w:name="_3o7alnk" w:colFirst="0" w:colLast="0"/>
      <w:bookmarkEnd w:id="33"/>
      <w:r>
        <w:t xml:space="preserve">Alat dan Bahan Tugas Akhir </w:t>
      </w:r>
    </w:p>
    <w:p w14:paraId="11CEED28" w14:textId="77777777" w:rsidR="00F52D40" w:rsidRDefault="006724C1">
      <w:pPr>
        <w:ind w:firstLine="0"/>
      </w:pPr>
      <w:r>
        <w:t>Berisi alat-alat dan bahan-bahan yang digunakan dalam penelitian</w:t>
      </w:r>
    </w:p>
    <w:p w14:paraId="4A6CCE27" w14:textId="77777777" w:rsidR="00F52D40" w:rsidRDefault="00F52D40"/>
    <w:p w14:paraId="4B2D97F7" w14:textId="77777777" w:rsidR="00F52D40" w:rsidRDefault="006724C1">
      <w:pPr>
        <w:pStyle w:val="Heading3"/>
        <w:numPr>
          <w:ilvl w:val="2"/>
          <w:numId w:val="10"/>
        </w:numPr>
      </w:pPr>
      <w:bookmarkStart w:id="34" w:name="_23ckvvd" w:colFirst="0" w:colLast="0"/>
      <w:bookmarkEnd w:id="34"/>
      <w:r>
        <w:t>Alat</w:t>
      </w:r>
    </w:p>
    <w:p w14:paraId="2F2BCADA" w14:textId="77777777" w:rsidR="00F52D40" w:rsidRDefault="006724C1">
      <w:pPr>
        <w:ind w:firstLine="0"/>
      </w:pPr>
      <w:r>
        <w:t>Alat yang digunakan untuk melakukan penelitian, dapat berupa computer, PC, Arduino, raspberry, etc</w:t>
      </w:r>
    </w:p>
    <w:p w14:paraId="3E11EB28" w14:textId="77777777" w:rsidR="00F52D40" w:rsidRDefault="006724C1">
      <w:r>
        <w:t>Contoh :</w:t>
      </w:r>
    </w:p>
    <w:p w14:paraId="50772ED4" w14:textId="77777777" w:rsidR="00F52D40" w:rsidRDefault="006724C1">
      <w:pPr>
        <w:numPr>
          <w:ilvl w:val="0"/>
          <w:numId w:val="4"/>
        </w:numPr>
        <w:ind w:left="1080"/>
      </w:pPr>
      <w:r>
        <w:rPr>
          <w:i/>
        </w:rPr>
        <w:t>Notebook</w:t>
      </w:r>
      <w:r>
        <w:t xml:space="preserve"> dengan spesifikasi minumum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indows 10, Intel Core i7 4570M CPU, Memori 4GB DDR 3, grafis Intel HD4300. </w:t>
      </w:r>
    </w:p>
    <w:p w14:paraId="074C57EE" w14:textId="77777777" w:rsidR="00F52D40" w:rsidRDefault="006724C1">
      <w:pPr>
        <w:numPr>
          <w:ilvl w:val="0"/>
          <w:numId w:val="4"/>
        </w:numPr>
        <w:ind w:left="108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Pada tugas akhir ini digunakan ....</w:t>
      </w:r>
    </w:p>
    <w:p w14:paraId="16D601EE" w14:textId="77777777" w:rsidR="00F52D40" w:rsidRDefault="006724C1">
      <w:pPr>
        <w:numPr>
          <w:ilvl w:val="0"/>
          <w:numId w:val="4"/>
        </w:numPr>
        <w:ind w:left="1080"/>
      </w:pPr>
      <w:r>
        <w:rPr>
          <w:i/>
        </w:rPr>
        <w:lastRenderedPageBreak/>
        <w:t>Game creation platform</w:t>
      </w:r>
      <w:r>
        <w:t xml:space="preserve"> versi 3.3.2 untuk Stencyl dan Construct2.</w:t>
      </w:r>
    </w:p>
    <w:p w14:paraId="2B14D158" w14:textId="77777777" w:rsidR="00F52D40" w:rsidRDefault="006724C1">
      <w:pPr>
        <w:numPr>
          <w:ilvl w:val="0"/>
          <w:numId w:val="4"/>
        </w:numPr>
        <w:ind w:left="1080"/>
      </w:pPr>
      <w:r>
        <w:t>CORELDRAW X7, Tiled dan GIMP 2.</w:t>
      </w:r>
    </w:p>
    <w:p w14:paraId="58AFD431" w14:textId="77777777" w:rsidR="00F52D40" w:rsidRDefault="00F52D40"/>
    <w:p w14:paraId="6C6C309E" w14:textId="77777777" w:rsidR="00F52D40" w:rsidRDefault="006724C1">
      <w:pPr>
        <w:pStyle w:val="Heading3"/>
        <w:numPr>
          <w:ilvl w:val="2"/>
          <w:numId w:val="10"/>
        </w:numPr>
      </w:pPr>
      <w:bookmarkStart w:id="35" w:name="_ihv636" w:colFirst="0" w:colLast="0"/>
      <w:bookmarkEnd w:id="35"/>
      <w:r>
        <w:t>Bahan</w:t>
      </w:r>
    </w:p>
    <w:p w14:paraId="0D920EEB" w14:textId="77777777" w:rsidR="00F52D40" w:rsidRDefault="006724C1">
      <w:pPr>
        <w:ind w:firstLine="0"/>
      </w:pPr>
      <w:r>
        <w:t>Bahan yang digunakan / diperlukan untuk melakukan penelitian, dapat berupa:</w:t>
      </w:r>
    </w:p>
    <w:p w14:paraId="3753080A" w14:textId="77777777" w:rsidR="00F52D40" w:rsidRDefault="006724C1">
      <w:pPr>
        <w:numPr>
          <w:ilvl w:val="0"/>
          <w:numId w:val="6"/>
        </w:numPr>
      </w:pPr>
      <w:r>
        <w:t xml:space="preserve">Dataset pihak lain yang diperoleh dengan izin atau dalam lisensi yang diizinkan untuk digunakan secara langsung </w:t>
      </w:r>
    </w:p>
    <w:p w14:paraId="07684A18" w14:textId="77777777" w:rsidR="00F52D40" w:rsidRDefault="006724C1">
      <w:pPr>
        <w:numPr>
          <w:ilvl w:val="0"/>
          <w:numId w:val="6"/>
        </w:numPr>
      </w:pPr>
      <w:r>
        <w:t xml:space="preserve">Dataset pihak pertama yang disusun sendiri melalui quisioner, observasi, atau interview </w:t>
      </w:r>
    </w:p>
    <w:p w14:paraId="46EF21C2" w14:textId="77777777" w:rsidR="00F52D40" w:rsidRDefault="006724C1">
      <w:pPr>
        <w:numPr>
          <w:ilvl w:val="0"/>
          <w:numId w:val="6"/>
        </w:numPr>
      </w:pPr>
      <w:r>
        <w:t xml:space="preserve">Dokumen panduan yang mengacu pada standar, hasil tugas akhir, atau artikel yang disitasi dan digunakan. </w:t>
      </w:r>
    </w:p>
    <w:p w14:paraId="5EEEDB4D" w14:textId="77777777" w:rsidR="00F52D40" w:rsidRDefault="00F52D40">
      <w:pPr>
        <w:ind w:firstLine="0"/>
      </w:pPr>
      <w:bookmarkStart w:id="36" w:name="_32hioqz" w:colFirst="0" w:colLast="0"/>
      <w:bookmarkEnd w:id="36"/>
    </w:p>
    <w:p w14:paraId="0C601249" w14:textId="77777777" w:rsidR="00F52D40" w:rsidRDefault="006724C1">
      <w:pPr>
        <w:pStyle w:val="Heading2"/>
        <w:numPr>
          <w:ilvl w:val="1"/>
          <w:numId w:val="10"/>
        </w:numPr>
      </w:pPr>
      <w:bookmarkStart w:id="37" w:name="_1hmsyys" w:colFirst="0" w:colLast="0"/>
      <w:bookmarkEnd w:id="37"/>
      <w:r>
        <w:t>Metode Pengembangan/ Metode Pengukuran</w:t>
      </w:r>
    </w:p>
    <w:p w14:paraId="5CAA30EB" w14:textId="77777777" w:rsidR="00F52D40" w:rsidRDefault="006724C1">
      <w:pPr>
        <w:ind w:firstLine="0"/>
        <w:rPr>
          <w:b/>
        </w:rPr>
      </w:pPr>
      <w:r>
        <w:t xml:space="preserve">Membahas mengenai metode yang digunakan dalam penelitian. Setiap tugas akhir wajib </w:t>
      </w:r>
      <w:r>
        <w:rPr>
          <w:b/>
        </w:rPr>
        <w:t>memiliki metode dalam pelaksanaannya yang sesuai dengan penelitian yang dikerjakan :</w:t>
      </w:r>
    </w:p>
    <w:p w14:paraId="08237C45" w14:textId="77777777" w:rsidR="00F52D40" w:rsidRDefault="006724C1">
      <w:pPr>
        <w:numPr>
          <w:ilvl w:val="0"/>
          <w:numId w:val="9"/>
        </w:numPr>
        <w:pBdr>
          <w:top w:val="nil"/>
          <w:left w:val="nil"/>
          <w:bottom w:val="nil"/>
          <w:right w:val="nil"/>
          <w:between w:val="nil"/>
        </w:pBdr>
      </w:pPr>
      <w:r>
        <w:rPr>
          <w:color w:val="000000"/>
        </w:rPr>
        <w:t>Alur pengembangan tugas akhir *menggunakan flowchart</w:t>
      </w:r>
    </w:p>
    <w:p w14:paraId="54630ED3" w14:textId="77777777" w:rsidR="00F52D40" w:rsidRDefault="006724C1">
      <w:pPr>
        <w:numPr>
          <w:ilvl w:val="0"/>
          <w:numId w:val="9"/>
        </w:numPr>
        <w:pBdr>
          <w:top w:val="nil"/>
          <w:left w:val="nil"/>
          <w:bottom w:val="nil"/>
          <w:right w:val="nil"/>
          <w:between w:val="nil"/>
        </w:pBdr>
      </w:pPr>
      <w:r>
        <w:rPr>
          <w:color w:val="000000"/>
        </w:rPr>
        <w:t>Metode pengembangan tugas akhir *waterfall, rapid, spiral, dan lainnya</w:t>
      </w:r>
    </w:p>
    <w:p w14:paraId="773C917C" w14:textId="77777777" w:rsidR="00F52D40" w:rsidRDefault="006724C1">
      <w:pPr>
        <w:numPr>
          <w:ilvl w:val="0"/>
          <w:numId w:val="9"/>
        </w:numPr>
        <w:pBdr>
          <w:top w:val="nil"/>
          <w:left w:val="nil"/>
          <w:bottom w:val="nil"/>
          <w:right w:val="nil"/>
          <w:between w:val="nil"/>
        </w:pBdr>
      </w:pPr>
      <w:r>
        <w:rPr>
          <w:color w:val="000000"/>
        </w:rPr>
        <w:t>Cara pengumpulan data yang digunakan *Kuesioner, wawancara, pengujian, dan lainnya</w:t>
      </w:r>
    </w:p>
    <w:p w14:paraId="69A64445" w14:textId="77777777" w:rsidR="00F52D40" w:rsidRDefault="00F52D40">
      <w:pPr>
        <w:ind w:firstLine="0"/>
      </w:pPr>
    </w:p>
    <w:p w14:paraId="2A95FF95" w14:textId="77777777" w:rsidR="00F52D40" w:rsidRDefault="006724C1">
      <w:pPr>
        <w:pStyle w:val="Heading2"/>
        <w:numPr>
          <w:ilvl w:val="1"/>
          <w:numId w:val="10"/>
        </w:numPr>
      </w:pPr>
      <w:bookmarkStart w:id="38" w:name="_41mghml" w:colFirst="0" w:colLast="0"/>
      <w:bookmarkEnd w:id="38"/>
      <w:r>
        <w:t>Ilustrasi Perhitungan Metode</w:t>
      </w:r>
    </w:p>
    <w:p w14:paraId="577ABBE9" w14:textId="77777777" w:rsidR="00F52D40" w:rsidRDefault="006724C1">
      <w:pPr>
        <w:ind w:firstLine="0"/>
      </w:pPr>
      <w:r>
        <w:t xml:space="preserve">Penjelasan contoh perhitungan bagi penelitian tugas akhir yang menggunakan algoritma perhitungan tertentu. </w:t>
      </w:r>
    </w:p>
    <w:p w14:paraId="1A87D01C" w14:textId="77777777" w:rsidR="00F52D40" w:rsidRDefault="00F52D40">
      <w:pPr>
        <w:ind w:firstLine="0"/>
      </w:pPr>
    </w:p>
    <w:p w14:paraId="67477C50" w14:textId="77777777" w:rsidR="00F52D40" w:rsidRDefault="006724C1">
      <w:pPr>
        <w:pStyle w:val="Heading2"/>
        <w:numPr>
          <w:ilvl w:val="1"/>
          <w:numId w:val="10"/>
        </w:numPr>
      </w:pPr>
      <w:bookmarkStart w:id="39" w:name="_2grqrue" w:colFirst="0" w:colLast="0"/>
      <w:bookmarkEnd w:id="39"/>
      <w:r>
        <w:t>Rancangan Pengujian</w:t>
      </w:r>
    </w:p>
    <w:p w14:paraId="3C790778" w14:textId="77777777" w:rsidR="00F52D40" w:rsidRDefault="006724C1">
      <w:pPr>
        <w:ind w:firstLine="0"/>
      </w:pPr>
      <w:r>
        <w:t>Penjabaran terkait rancangan pengujian, pengujian perangkat keras, lunak, fungsional, dan non-fungsional</w:t>
      </w:r>
    </w:p>
    <w:p w14:paraId="0A204A7B" w14:textId="77777777" w:rsidR="00F52D40" w:rsidRDefault="00F52D40">
      <w:pPr>
        <w:sectPr w:rsidR="00F52D40">
          <w:pgSz w:w="11909" w:h="16834"/>
          <w:pgMar w:top="1701" w:right="1701" w:bottom="1701" w:left="1985" w:header="720" w:footer="720" w:gutter="0"/>
          <w:cols w:space="720"/>
          <w:titlePg/>
        </w:sectPr>
      </w:pPr>
    </w:p>
    <w:p w14:paraId="13D619E4" w14:textId="77777777" w:rsidR="00F52D40" w:rsidRDefault="006724C1">
      <w:pPr>
        <w:pStyle w:val="Heading1"/>
      </w:pPr>
      <w:bookmarkStart w:id="40" w:name="_vx1227" w:colFirst="0" w:colLast="0"/>
      <w:bookmarkEnd w:id="40"/>
      <w:r>
        <w:lastRenderedPageBreak/>
        <w:t>BAB IV</w:t>
      </w:r>
      <w:r>
        <w:br/>
        <w:t>HASIL DAN PEMBAHASAN</w:t>
      </w:r>
    </w:p>
    <w:p w14:paraId="17AC0511" w14:textId="77777777" w:rsidR="00F52D40" w:rsidRDefault="00F52D40">
      <w:pPr>
        <w:ind w:left="360" w:firstLine="0"/>
      </w:pPr>
    </w:p>
    <w:p w14:paraId="3D4B0A5C" w14:textId="77777777" w:rsidR="00F52D40" w:rsidRDefault="006724C1">
      <w:pPr>
        <w:pStyle w:val="Heading2"/>
        <w:numPr>
          <w:ilvl w:val="1"/>
          <w:numId w:val="11"/>
        </w:numPr>
      </w:pPr>
      <w:bookmarkStart w:id="41" w:name="_3fwokq0" w:colFirst="0" w:colLast="0"/>
      <w:bookmarkEnd w:id="41"/>
      <w:r>
        <w:t>Hasil Penelitian</w:t>
      </w:r>
    </w:p>
    <w:p w14:paraId="02D93335" w14:textId="77777777" w:rsidR="00F52D40" w:rsidRDefault="006724C1">
      <w:pPr>
        <w:ind w:firstLine="0"/>
      </w:pPr>
      <w:r>
        <w:t xml:space="preserve">Dijabarkan dalam bentuk pseudocod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77777777" w:rsidR="00F52D40" w:rsidRDefault="006724C1">
      <w:pPr>
        <w:pStyle w:val="Heading2"/>
        <w:numPr>
          <w:ilvl w:val="1"/>
          <w:numId w:val="11"/>
        </w:numPr>
      </w:pPr>
      <w:r>
        <w:t>Hasil Pengujian</w:t>
      </w:r>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7777777" w:rsidR="00F52D40" w:rsidRDefault="006724C1">
      <w:pPr>
        <w:pStyle w:val="Heading2"/>
        <w:numPr>
          <w:ilvl w:val="1"/>
          <w:numId w:val="11"/>
        </w:numPr>
      </w:pPr>
      <w:bookmarkStart w:id="42" w:name="_1v1yuxt" w:colFirst="0" w:colLast="0"/>
      <w:bookmarkEnd w:id="42"/>
      <w:r>
        <w:t>Analisis Hasil Penelitian</w:t>
      </w:r>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77777777" w:rsidR="00F52D40" w:rsidRDefault="006724C1">
      <w:pPr>
        <w:pStyle w:val="Heading3"/>
        <w:numPr>
          <w:ilvl w:val="2"/>
          <w:numId w:val="11"/>
        </w:numPr>
      </w:pPr>
      <w:bookmarkStart w:id="43" w:name="_4f1mdlm" w:colFirst="0" w:colLast="0"/>
      <w:bookmarkEnd w:id="43"/>
      <w:r>
        <w:t>Analisis Hasil Data 1</w:t>
      </w:r>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44" w:name="_2u6wntf" w:colFirst="0" w:colLast="0"/>
      <w:bookmarkEnd w:id="44"/>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77777777" w:rsidR="00F52D40" w:rsidRDefault="006724C1">
      <w:pPr>
        <w:pStyle w:val="Heading3"/>
        <w:numPr>
          <w:ilvl w:val="2"/>
          <w:numId w:val="11"/>
        </w:numPr>
      </w:pPr>
      <w:bookmarkStart w:id="45" w:name="_19c6y18" w:colFirst="0" w:colLast="0"/>
      <w:bookmarkEnd w:id="45"/>
      <w:r>
        <w:t>Analisis Hasil Data 2</w:t>
      </w:r>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77777777" w:rsidR="00F52D40" w:rsidRDefault="006724C1">
      <w:pPr>
        <w:pStyle w:val="Heading2"/>
        <w:numPr>
          <w:ilvl w:val="1"/>
          <w:numId w:val="11"/>
        </w:numPr>
      </w:pPr>
      <w:bookmarkStart w:id="46" w:name="_3tbugp1" w:colFirst="0" w:colLast="0"/>
      <w:bookmarkEnd w:id="46"/>
      <w:r>
        <w:t>Pembahasan</w:t>
      </w:r>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77777777" w:rsidR="00F52D40" w:rsidRDefault="006724C1">
      <w:pPr>
        <w:pStyle w:val="Heading2"/>
        <w:numPr>
          <w:ilvl w:val="1"/>
          <w:numId w:val="11"/>
        </w:numPr>
      </w:pPr>
      <w:r>
        <w:t xml:space="preserve">Pengujian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77777777" w:rsidR="00F52D40" w:rsidRDefault="006724C1">
      <w:pPr>
        <w:pStyle w:val="Heading1"/>
      </w:pPr>
      <w:bookmarkStart w:id="47" w:name="_28h4qwu" w:colFirst="0" w:colLast="0"/>
      <w:bookmarkEnd w:id="47"/>
      <w:r>
        <w:lastRenderedPageBreak/>
        <w:t>BAB V</w:t>
      </w:r>
      <w:r>
        <w:br/>
        <w:t>KESIMPULAN DAN SARAN</w:t>
      </w:r>
    </w:p>
    <w:p w14:paraId="528AE3BA" w14:textId="77777777" w:rsidR="00F52D40" w:rsidRDefault="00F52D40"/>
    <w:p w14:paraId="354F2971" w14:textId="77777777" w:rsidR="00F52D40" w:rsidRDefault="006724C1">
      <w:pPr>
        <w:pStyle w:val="Heading2"/>
        <w:numPr>
          <w:ilvl w:val="1"/>
          <w:numId w:val="14"/>
        </w:numPr>
      </w:pPr>
      <w:bookmarkStart w:id="48" w:name="_nmf14n" w:colFirst="0" w:colLast="0"/>
      <w:bookmarkEnd w:id="48"/>
      <w:r>
        <w:t>Kesimpulan</w:t>
      </w:r>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49" w:name="_37m2jsg" w:colFirst="0" w:colLast="0"/>
      <w:bookmarkEnd w:id="49"/>
      <w:r>
        <w:t>Saran</w:t>
      </w:r>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0" w:name="_1mrcu09" w:colFirst="0" w:colLast="0"/>
      <w:bookmarkEnd w:id="5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0074B4A1" w14:textId="77777777" w:rsidR="00914CAA" w:rsidRPr="00914CAA" w:rsidRDefault="00524D40" w:rsidP="00914CAA">
      <w:pPr>
        <w:pStyle w:val="Bibliography"/>
      </w:pPr>
      <w:r>
        <w:fldChar w:fldCharType="begin"/>
      </w:r>
      <w:r>
        <w:instrText xml:space="preserve"> ADDIN ZOTERO_BIBL {"uncited":[],"omitted":[],"custom":[]} CSL_BIBLIOGRAPHY </w:instrText>
      </w:r>
      <w:r>
        <w:fldChar w:fldCharType="separate"/>
      </w:r>
      <w:r w:rsidR="00914CAA" w:rsidRPr="00914CAA">
        <w:t>[1]</w:t>
      </w:r>
      <w:r w:rsidR="00914CAA" w:rsidRPr="00914CAA">
        <w:tab/>
        <w:t xml:space="preserve">M. M. Moe and University of Computer Studies, Hpa-An, Kayin State, Myanmar, “Comparative Study of Test-Driven Development TDD, Behavior-Driven Development BDD and Acceptance Test–Driven Development ATDD,” </w:t>
      </w:r>
      <w:r w:rsidR="00914CAA" w:rsidRPr="00914CAA">
        <w:rPr>
          <w:i/>
          <w:iCs/>
        </w:rPr>
        <w:t>Int. J. Trend Sci. Res. Dev.</w:t>
      </w:r>
      <w:r w:rsidR="00914CAA" w:rsidRPr="00914CAA">
        <w:t>, vol. Volume-3, no. Issue-4, pp. 231–234, Jun. 2019, doi: 10.31142/ijtsrd23698.</w:t>
      </w:r>
    </w:p>
    <w:p w14:paraId="184227DB" w14:textId="77777777" w:rsidR="00914CAA" w:rsidRPr="00914CAA" w:rsidRDefault="00914CAA" w:rsidP="00914CAA">
      <w:pPr>
        <w:pStyle w:val="Bibliography"/>
      </w:pPr>
      <w:r w:rsidRPr="00914CAA">
        <w:t>[2]</w:t>
      </w:r>
      <w:r w:rsidRPr="00914CAA">
        <w:tab/>
        <w:t xml:space="preserve">J. B. Ibarra </w:t>
      </w:r>
      <w:r w:rsidRPr="00914CAA">
        <w:rPr>
          <w:i/>
          <w:iCs/>
        </w:rPr>
        <w:t>et al.</w:t>
      </w:r>
      <w:r w:rsidRPr="00914CAA">
        <w:t xml:space="preserve">, “Development of the Low Cost Classroom Response System Using Test-Driven Development Approach and Analysis of the Adaptive Capability of Students Using Sequential Minimal Optimization Algorithm,” in </w:t>
      </w:r>
      <w:r w:rsidRPr="00914CAA">
        <w:rPr>
          <w:i/>
          <w:iCs/>
        </w:rPr>
        <w:t>2019 IEEE 6th International Conference on Industrial Engineering and Applications (ICIEA)</w:t>
      </w:r>
      <w:r w:rsidRPr="00914CAA">
        <w:t>, Tokyo, Japan, Apr. 2019, pp. 689–693. doi: 10.1109/IEA.2019.8714889.</w:t>
      </w:r>
    </w:p>
    <w:p w14:paraId="3CFFCC36" w14:textId="77777777" w:rsidR="00914CAA" w:rsidRPr="00914CAA" w:rsidRDefault="00914CAA" w:rsidP="00914CAA">
      <w:pPr>
        <w:pStyle w:val="Bibliography"/>
      </w:pPr>
      <w:r w:rsidRPr="00914CAA">
        <w:t>[3]</w:t>
      </w:r>
      <w:r w:rsidRPr="00914CAA">
        <w:tab/>
        <w:t xml:space="preserve">G. Steinfeld, “5 steps of test-driven development,” </w:t>
      </w:r>
      <w:r w:rsidRPr="00914CAA">
        <w:rPr>
          <w:i/>
          <w:iCs/>
        </w:rPr>
        <w:t>IBM Developer</w:t>
      </w:r>
      <w:r w:rsidRPr="00914CAA">
        <w:t>, Feb. 06, 2020. [Online]. Available: https://developer.ibm.com/articles/5-steps-of-test-driven-development/</w:t>
      </w:r>
    </w:p>
    <w:p w14:paraId="3C49F5D1" w14:textId="77777777" w:rsidR="00914CAA" w:rsidRPr="00914CAA" w:rsidRDefault="00914CAA" w:rsidP="00914CAA">
      <w:pPr>
        <w:pStyle w:val="Bibliography"/>
      </w:pPr>
      <w:r w:rsidRPr="00914CAA">
        <w:t>[4]</w:t>
      </w:r>
      <w:r w:rsidRPr="00914CAA">
        <w:tab/>
        <w:t xml:space="preserve">Institut Teknologi Sepuluh Nopember </w:t>
      </w:r>
      <w:r w:rsidRPr="00914CAA">
        <w:rPr>
          <w:i/>
          <w:iCs/>
        </w:rPr>
        <w:t>et al.</w:t>
      </w:r>
      <w:r w:rsidRPr="00914CAA">
        <w:t xml:space="preserve">, “A Different Approach on Automated Use Case Diagram Semantic Assessment,” </w:t>
      </w:r>
      <w:r w:rsidRPr="00914CAA">
        <w:rPr>
          <w:i/>
          <w:iCs/>
        </w:rPr>
        <w:t>Int. J. Intell. Eng. Syst.</w:t>
      </w:r>
      <w:r w:rsidRPr="00914CAA">
        <w:t>, vol. 14, no. 1, pp. 496–505, Feb. 2021, doi: 10.22266/ijies2021.0228.46.</w:t>
      </w:r>
    </w:p>
    <w:p w14:paraId="2C0F537D" w14:textId="69E1DA0A"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1" w:name="_46r0co2" w:colFirst="0" w:colLast="0"/>
      <w:bookmarkEnd w:id="5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52" w:name="_2lwamvv" w:colFirst="0" w:colLast="0"/>
      <w:bookmarkEnd w:id="5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Geizka Ruicosta" w:date="2023-01-03T14:41:00Z" w:initials="GR">
    <w:p w14:paraId="64455FAB" w14:textId="77777777" w:rsidR="00F35453" w:rsidRDefault="00F35453" w:rsidP="00F35453">
      <w:pPr>
        <w:ind w:firstLine="0"/>
      </w:pPr>
      <w:r>
        <w:rPr>
          <w:rStyle w:val="CommentReference"/>
        </w:rPr>
        <w:annotationRef/>
      </w:r>
      <w:r>
        <w:t>Berisi penelitian terdahulu yang menjadi konsep / pendukung penelitian yang dilakukan. Lakukan pembahasan secara sistematis dengan menjelaskan masalah apa yang diangkat di penelitian terdahulu, metode yang digunakan, kontribusi yang diberikan, serta analisis penulis terkait dengan keunggulan atau keterbatasannya. Tuangkan perbandingan penelitian terdahulu dengan penelitian yang akan dikerjakan, minimal 5 juranl pembanding (3 -4 tahun terakhir).</w:t>
      </w:r>
    </w:p>
    <w:p w14:paraId="54740C8B" w14:textId="77777777" w:rsidR="00F35453" w:rsidRDefault="00F35453" w:rsidP="00F35453">
      <w:pPr>
        <w:ind w:firstLine="0"/>
      </w:pPr>
    </w:p>
    <w:p w14:paraId="03122025" w14:textId="77777777" w:rsidR="00F35453" w:rsidRDefault="00F35453" w:rsidP="00F35453">
      <w:pPr>
        <w:ind w:firstLine="0"/>
      </w:pPr>
      <w:r>
        <w:t>Kemudian penulis sebaiknya melakukan rangkuman terutama terkait dengan peluang pengembangan atau tugas akhir yang akan dilakukan</w:t>
      </w:r>
    </w:p>
    <w:p w14:paraId="4D45EDF0" w14:textId="6967D147" w:rsidR="00F35453" w:rsidRDefault="00F35453">
      <w:pPr>
        <w:pStyle w:val="CommentText"/>
      </w:pPr>
    </w:p>
  </w:comment>
  <w:comment w:id="24" w:author="Geizka Ruicosta" w:date="2023-01-05T22:06:00Z" w:initials="GR">
    <w:p w14:paraId="372D03CA" w14:textId="77777777" w:rsidR="008B5206" w:rsidRDefault="008B5206" w:rsidP="008B5206">
      <w:pPr>
        <w:ind w:firstLine="0"/>
      </w:pPr>
      <w:r>
        <w:rPr>
          <w:rStyle w:val="CommentReference"/>
        </w:rPr>
        <w:annotationRef/>
      </w:r>
      <w:r>
        <w:t>Berisi teori / konsep yang berkaitan / digunakan dalam tugas akhir yang dikerjakan. Gunakanlah data melalui buku/jurnal referensi, publikasi tugas akhir, penelitian, buku, dan informasi web yang dapat dipertanggungjawabkan, hindari penggunaan dasar teori melalui tautan Wikipedia, surat kabar, atau portal berita, yang dapat memiliki isi yang tidak bersifat fakta.</w:t>
      </w:r>
    </w:p>
    <w:p w14:paraId="214F346B" w14:textId="54F73D0A" w:rsidR="008B5206" w:rsidRDefault="008B5206">
      <w:pPr>
        <w:pStyle w:val="CommentText"/>
      </w:pPr>
    </w:p>
  </w:comment>
  <w:comment w:id="27" w:author="Geizka Ruicosta" w:date="2023-01-06T09:57:00Z" w:initials="GR">
    <w:p w14:paraId="124A5384" w14:textId="77777777" w:rsidR="00B46622" w:rsidRDefault="00B46622" w:rsidP="00B46622">
      <w:pPr>
        <w:ind w:firstLine="0"/>
      </w:pPr>
      <w:r>
        <w:rPr>
          <w:rStyle w:val="CommentReference"/>
        </w:rPr>
        <w:annotationRef/>
      </w:r>
      <w:r>
        <w:t>Deskripsikan mengenai teori / konsep yang berkaitan / digunakan / menjadi acuan dalam penelitian</w:t>
      </w:r>
    </w:p>
    <w:p w14:paraId="4872A247" w14:textId="77777777" w:rsidR="00B46622" w:rsidRDefault="00B46622" w:rsidP="00B46622">
      <w:pPr>
        <w:ind w:firstLine="0"/>
      </w:pPr>
      <w:r>
        <w:t>Kemudian berikan pembahasan sederhana mengenai penggunaannya di dalam tugas akhir yang Anda kerjakan. Rumus dapat dilihat pada kode rumus 2.1.</w:t>
      </w:r>
    </w:p>
    <w:p w14:paraId="57ACB28C" w14:textId="70C867E4" w:rsidR="00B46622" w:rsidRDefault="00B46622" w:rsidP="00B46622">
      <w:pPr>
        <w:pStyle w:val="CommentText"/>
      </w:pPr>
      <m:oMath>
        <m:r>
          <w:rPr>
            <w:rFonts w:ascii="Cambria Math" w:eastAsia="Cambria Math" w:hAnsi="Cambria Math" w:cs="Cambria Math"/>
          </w:rPr>
          <m:t>X=A+B</m:t>
        </m:r>
      </m:oMath>
      <w:r>
        <w:tab/>
      </w:r>
      <w:r>
        <w:tab/>
      </w:r>
      <w:r>
        <w:tab/>
      </w:r>
      <w:r>
        <w:tab/>
      </w:r>
      <w:r>
        <w:tab/>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45EDF0" w15:done="0"/>
  <w15:commentEx w15:paraId="214F346B" w15:done="0"/>
  <w15:commentEx w15:paraId="57ACB2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EBD05" w16cex:dateUtc="2023-01-03T07:41:00Z"/>
  <w16cex:commentExtensible w16cex:durableId="2761C878" w16cex:dateUtc="2023-01-05T15:06:00Z"/>
  <w16cex:commentExtensible w16cex:durableId="27626F11" w16cex:dateUtc="2023-01-06T02: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45EDF0" w16cid:durableId="275EBD05"/>
  <w16cid:commentId w16cid:paraId="214F346B" w16cid:durableId="2761C878"/>
  <w16cid:commentId w16cid:paraId="57ACB28C" w16cid:durableId="27626F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137A71" w14:textId="77777777" w:rsidR="007415F3" w:rsidRDefault="007415F3">
      <w:pPr>
        <w:spacing w:line="240" w:lineRule="auto"/>
      </w:pPr>
      <w:r>
        <w:separator/>
      </w:r>
    </w:p>
  </w:endnote>
  <w:endnote w:type="continuationSeparator" w:id="0">
    <w:p w14:paraId="1594B3EF" w14:textId="77777777" w:rsidR="007415F3" w:rsidRDefault="007415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70EA8B" w14:textId="77777777" w:rsidR="007415F3" w:rsidRDefault="007415F3">
      <w:pPr>
        <w:spacing w:line="240" w:lineRule="auto"/>
      </w:pPr>
      <w:r>
        <w:separator/>
      </w:r>
    </w:p>
  </w:footnote>
  <w:footnote w:type="continuationSeparator" w:id="0">
    <w:p w14:paraId="256B66BA" w14:textId="77777777" w:rsidR="007415F3" w:rsidRDefault="007415F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8"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4"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9"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0"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2"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6"/>
  </w:num>
  <w:num w:numId="2" w16cid:durableId="1777670166">
    <w:abstractNumId w:val="11"/>
  </w:num>
  <w:num w:numId="3" w16cid:durableId="562763304">
    <w:abstractNumId w:val="7"/>
  </w:num>
  <w:num w:numId="4" w16cid:durableId="1326980803">
    <w:abstractNumId w:val="21"/>
  </w:num>
  <w:num w:numId="5" w16cid:durableId="1274434542">
    <w:abstractNumId w:val="4"/>
  </w:num>
  <w:num w:numId="6" w16cid:durableId="1697274089">
    <w:abstractNumId w:val="16"/>
  </w:num>
  <w:num w:numId="7" w16cid:durableId="816604215">
    <w:abstractNumId w:val="20"/>
  </w:num>
  <w:num w:numId="8" w16cid:durableId="2114126655">
    <w:abstractNumId w:val="19"/>
  </w:num>
  <w:num w:numId="9" w16cid:durableId="3363591">
    <w:abstractNumId w:val="1"/>
  </w:num>
  <w:num w:numId="10" w16cid:durableId="1358115225">
    <w:abstractNumId w:val="18"/>
  </w:num>
  <w:num w:numId="11" w16cid:durableId="1150175372">
    <w:abstractNumId w:val="9"/>
  </w:num>
  <w:num w:numId="12" w16cid:durableId="1572303140">
    <w:abstractNumId w:val="12"/>
  </w:num>
  <w:num w:numId="13" w16cid:durableId="1049232357">
    <w:abstractNumId w:val="3"/>
  </w:num>
  <w:num w:numId="14" w16cid:durableId="206375725">
    <w:abstractNumId w:val="13"/>
  </w:num>
  <w:num w:numId="15" w16cid:durableId="1109083523">
    <w:abstractNumId w:val="14"/>
  </w:num>
  <w:num w:numId="16" w16cid:durableId="1203246726">
    <w:abstractNumId w:val="22"/>
  </w:num>
  <w:num w:numId="17" w16cid:durableId="194931177">
    <w:abstractNumId w:val="15"/>
  </w:num>
  <w:num w:numId="18" w16cid:durableId="2008903195">
    <w:abstractNumId w:val="2"/>
  </w:num>
  <w:num w:numId="19" w16cid:durableId="812714978">
    <w:abstractNumId w:val="10"/>
  </w:num>
  <w:num w:numId="20" w16cid:durableId="1810973217">
    <w:abstractNumId w:val="0"/>
  </w:num>
  <w:num w:numId="21" w16cid:durableId="1154645296">
    <w:abstractNumId w:val="8"/>
  </w:num>
  <w:num w:numId="22" w16cid:durableId="1375274597">
    <w:abstractNumId w:val="5"/>
  </w:num>
  <w:num w:numId="23" w16cid:durableId="771972301">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izka Ruicosta">
    <w15:presenceInfo w15:providerId="Windows Live" w15:userId="5fb44af341f94b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82DAD"/>
    <w:rsid w:val="0009114B"/>
    <w:rsid w:val="00092D4D"/>
    <w:rsid w:val="00095F11"/>
    <w:rsid w:val="000E155F"/>
    <w:rsid w:val="00114368"/>
    <w:rsid w:val="001170EB"/>
    <w:rsid w:val="00153810"/>
    <w:rsid w:val="00163617"/>
    <w:rsid w:val="00164C97"/>
    <w:rsid w:val="00166005"/>
    <w:rsid w:val="00171CEB"/>
    <w:rsid w:val="00177FDA"/>
    <w:rsid w:val="00185B58"/>
    <w:rsid w:val="00202B75"/>
    <w:rsid w:val="00216DE0"/>
    <w:rsid w:val="00263AB1"/>
    <w:rsid w:val="002B1FB8"/>
    <w:rsid w:val="002D77A8"/>
    <w:rsid w:val="002F05DC"/>
    <w:rsid w:val="003414BE"/>
    <w:rsid w:val="00342C09"/>
    <w:rsid w:val="00381341"/>
    <w:rsid w:val="003F6FC5"/>
    <w:rsid w:val="004327B1"/>
    <w:rsid w:val="00440494"/>
    <w:rsid w:val="00445A40"/>
    <w:rsid w:val="00457805"/>
    <w:rsid w:val="00492FCB"/>
    <w:rsid w:val="004A11C8"/>
    <w:rsid w:val="005207DB"/>
    <w:rsid w:val="00524D40"/>
    <w:rsid w:val="00566D0E"/>
    <w:rsid w:val="00583E5A"/>
    <w:rsid w:val="00584D91"/>
    <w:rsid w:val="005A1EE2"/>
    <w:rsid w:val="005A77EB"/>
    <w:rsid w:val="005B1C4D"/>
    <w:rsid w:val="005B49D7"/>
    <w:rsid w:val="005E04C3"/>
    <w:rsid w:val="005F6BA3"/>
    <w:rsid w:val="00636C0E"/>
    <w:rsid w:val="006710EE"/>
    <w:rsid w:val="006724C1"/>
    <w:rsid w:val="006D2F85"/>
    <w:rsid w:val="006D709C"/>
    <w:rsid w:val="007255AA"/>
    <w:rsid w:val="007415F3"/>
    <w:rsid w:val="00742BBC"/>
    <w:rsid w:val="007546CB"/>
    <w:rsid w:val="007643DB"/>
    <w:rsid w:val="007711D9"/>
    <w:rsid w:val="00786807"/>
    <w:rsid w:val="007920DC"/>
    <w:rsid w:val="007A334C"/>
    <w:rsid w:val="007A62D7"/>
    <w:rsid w:val="007B1CC3"/>
    <w:rsid w:val="007E073B"/>
    <w:rsid w:val="008011E8"/>
    <w:rsid w:val="0083574D"/>
    <w:rsid w:val="00842E8F"/>
    <w:rsid w:val="008A685E"/>
    <w:rsid w:val="008B5206"/>
    <w:rsid w:val="008D3E03"/>
    <w:rsid w:val="00911942"/>
    <w:rsid w:val="00914CAA"/>
    <w:rsid w:val="0094327D"/>
    <w:rsid w:val="00956364"/>
    <w:rsid w:val="00983B5F"/>
    <w:rsid w:val="009858CB"/>
    <w:rsid w:val="009A60D5"/>
    <w:rsid w:val="009B6456"/>
    <w:rsid w:val="009C2E48"/>
    <w:rsid w:val="009E4957"/>
    <w:rsid w:val="00A3034A"/>
    <w:rsid w:val="00AA2BA9"/>
    <w:rsid w:val="00AC3266"/>
    <w:rsid w:val="00AD1B20"/>
    <w:rsid w:val="00AD57D6"/>
    <w:rsid w:val="00B37A61"/>
    <w:rsid w:val="00B46622"/>
    <w:rsid w:val="00B66C3D"/>
    <w:rsid w:val="00BB28E4"/>
    <w:rsid w:val="00BB68A9"/>
    <w:rsid w:val="00BC4050"/>
    <w:rsid w:val="00C02CC5"/>
    <w:rsid w:val="00C3366C"/>
    <w:rsid w:val="00C94A6C"/>
    <w:rsid w:val="00C968FD"/>
    <w:rsid w:val="00C96D37"/>
    <w:rsid w:val="00CC3734"/>
    <w:rsid w:val="00CD2BA8"/>
    <w:rsid w:val="00CF2B47"/>
    <w:rsid w:val="00D06F56"/>
    <w:rsid w:val="00D25AB4"/>
    <w:rsid w:val="00D439D9"/>
    <w:rsid w:val="00D61D93"/>
    <w:rsid w:val="00D72F15"/>
    <w:rsid w:val="00D74042"/>
    <w:rsid w:val="00D83512"/>
    <w:rsid w:val="00DB6B97"/>
    <w:rsid w:val="00DD2359"/>
    <w:rsid w:val="00DE1B7F"/>
    <w:rsid w:val="00DE5F56"/>
    <w:rsid w:val="00E7312B"/>
    <w:rsid w:val="00E76C5B"/>
    <w:rsid w:val="00ED3EDC"/>
    <w:rsid w:val="00ED4D30"/>
    <w:rsid w:val="00F0493E"/>
    <w:rsid w:val="00F35453"/>
    <w:rsid w:val="00F52D40"/>
    <w:rsid w:val="00F600FC"/>
    <w:rsid w:val="00F637CC"/>
    <w:rsid w:val="00F85042"/>
    <w:rsid w:val="00FA6532"/>
    <w:rsid w:val="00FB1451"/>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microsoft.com/office/2011/relationships/people" Target="peop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6</TotalTime>
  <Pages>31</Pages>
  <Words>5866</Words>
  <Characters>33440</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55</cp:revision>
  <dcterms:created xsi:type="dcterms:W3CDTF">2022-12-06T11:20:00Z</dcterms:created>
  <dcterms:modified xsi:type="dcterms:W3CDTF">2023-01-06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cltCItp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